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73278" w:rsidRPr="00173278" w:rsidRDefault="00173278" w:rsidP="00173278">
      <w:pPr>
        <w:rPr>
          <w:lang w:val="en-US"/>
        </w:rPr>
      </w:pPr>
      <w:r w:rsidRPr="00173278">
        <w:rPr>
          <w:lang w:val="en-US"/>
        </w:rPr>
        <w:t>Response to Frank et al. 2016</w:t>
      </w:r>
    </w:p>
    <w:p w:rsidR="00173278" w:rsidRPr="00692AD2" w:rsidRDefault="00173278" w:rsidP="00692AD2">
      <w:pPr>
        <w:rPr>
          <w:u w:val="single"/>
        </w:rPr>
      </w:pPr>
      <w:r w:rsidRPr="00B65291">
        <w:rPr>
          <w:u w:val="single"/>
          <w:lang w:val="en-US"/>
        </w:rPr>
        <w:t>Inshore capelin indices</w:t>
      </w:r>
      <w:r w:rsidR="00DC3AA0">
        <w:rPr>
          <w:lang w:val="en-US"/>
        </w:rPr>
        <w:t xml:space="preserve"> </w:t>
      </w:r>
      <w:r>
        <w:rPr>
          <w:lang w:val="en-US"/>
        </w:rPr>
        <w:t xml:space="preserve">from </w:t>
      </w:r>
      <w:r w:rsidRPr="00B65291">
        <w:rPr>
          <w:lang w:val="en-US"/>
        </w:rPr>
        <w:t xml:space="preserve">aerial </w:t>
      </w:r>
      <w:r>
        <w:rPr>
          <w:lang w:val="en-US"/>
        </w:rPr>
        <w:t xml:space="preserve">surveys and commercial catch rates (inshore traps) increased through 1980s and 1990s </w:t>
      </w:r>
      <w:r w:rsidRPr="00FB71BD">
        <w:rPr>
          <w:highlight w:val="yellow"/>
          <w:lang w:val="en-US"/>
        </w:rPr>
        <w:t>HANNAH</w:t>
      </w:r>
    </w:p>
    <w:p w:rsidR="005F4891" w:rsidRDefault="00130BA4" w:rsidP="00692AD2">
      <w:r>
        <w:t>In the 1990s, the inshore indices from aerials surveys and commercial ca</w:t>
      </w:r>
      <w:r w:rsidR="00866B6B">
        <w:t xml:space="preserve">tch rates from inshore traps </w:t>
      </w:r>
      <w:r>
        <w:t xml:space="preserve">were similar </w:t>
      </w:r>
      <w:r w:rsidR="008711CB">
        <w:t xml:space="preserve">or increased compared </w:t>
      </w:r>
      <w:r w:rsidR="00866B6B">
        <w:t xml:space="preserve">to the 1980s while the acoustic survey found </w:t>
      </w:r>
      <w:r w:rsidR="009F1DC5">
        <w:t>low abundance of</w:t>
      </w:r>
      <w:r w:rsidR="00866B6B">
        <w:t xml:space="preserve"> capelin</w:t>
      </w:r>
      <w:r w:rsidR="008625EF">
        <w:t xml:space="preserve"> offshore</w:t>
      </w:r>
      <w:r w:rsidR="00866B6B">
        <w:t xml:space="preserve"> </w:t>
      </w:r>
      <w:r>
        <w:fldChar w:fldCharType="begin"/>
      </w:r>
      <w:r w:rsidR="00BF4A85">
        <w:instrText xml:space="preserve"> ADDIN EN.CITE &lt;EndNote&gt;&lt;Cite&gt;&lt;Author&gt;Evans&lt;/Author&gt;&lt;Year&gt;2002&lt;/Year&gt;&lt;IDText&gt;A weighted multiplicative analysis to estimate trends in year-class size of capelin&lt;/IDText&gt;&lt;DisplayText&gt;(Evans and Nakashima, 2002, DFO, 2001)&lt;/DisplayText&gt;&lt;record&gt;&lt;titles&gt;&lt;title&gt;A weighted multiplicative analysis to estimate trends in year-class size of capelin&lt;/title&gt;&lt;secondary-title&gt;ICES J Mar Sci&lt;/secondary-title&gt;&lt;/titles&gt;&lt;pages&gt;1116-1119&lt;/pages&gt;&lt;contributors&gt;&lt;authors&gt;&lt;author&gt;Evans, G. T.&lt;/author&gt;&lt;author&gt;Nakashima, B. S.&lt;/author&gt;&lt;/authors&gt;&lt;/contributors&gt;&lt;added-date format="utc"&gt;1516735179&lt;/added-date&gt;&lt;ref-type name="Journal Article"&gt;17&lt;/ref-type&gt;&lt;dates&gt;&lt;year&gt;2002&lt;/year&gt;&lt;/dates&gt;&lt;rec-number&gt;147&lt;/rec-number&gt;&lt;last-updated-date format="utc"&gt;1516797982&lt;/last-updated-date&gt;&lt;volume&gt;59&lt;/volume&gt;&lt;/record&gt;&lt;/Cite&gt;&lt;Cite&gt;&lt;Author&gt;DFO&lt;/Author&gt;&lt;Year&gt;2001&lt;/Year&gt;&lt;IDText&gt;Capelin in SA 2 + Div. 3KL during 1999&lt;/IDText&gt;&lt;record&gt;&lt;titles&gt;&lt;title&gt;Capelin in SA 2 + Div. 3KL during 1999&lt;/title&gt;&lt;/titles&gt;&lt;contributors&gt;&lt;authors&gt;&lt;author&gt;DFO&lt;/author&gt;&lt;/authors&gt;&lt;/contributors&gt;&lt;added-date format="utc"&gt;1516735259&lt;/added-date&gt;&lt;ref-type name="Government Document"&gt;46&lt;/ref-type&gt;&lt;dates&gt;&lt;year&gt;2001&lt;/year&gt;&lt;/dates&gt;&lt;rec-number&gt;148&lt;/rec-number&gt;&lt;publisher&gt;DFO Res Doc 2001/161&lt;/publisher&gt;&lt;last-updated-date format="utc"&gt;1517496452&lt;/last-updated-date&gt;&lt;/record&gt;&lt;/Cite&gt;&lt;/EndNote&gt;</w:instrText>
      </w:r>
      <w:r>
        <w:fldChar w:fldCharType="separate"/>
      </w:r>
      <w:r w:rsidR="00BF4A85">
        <w:rPr>
          <w:noProof/>
        </w:rPr>
        <w:t>(Evans and Nakashima, 2002, DFO, 2001)</w:t>
      </w:r>
      <w:r>
        <w:fldChar w:fldCharType="end"/>
      </w:r>
      <w:r>
        <w:t xml:space="preserve">. </w:t>
      </w:r>
      <w:r w:rsidR="00CA0635">
        <w:t>The</w:t>
      </w:r>
      <w:r>
        <w:t xml:space="preserve"> </w:t>
      </w:r>
      <w:r w:rsidR="001E42C8">
        <w:t xml:space="preserve">discordance </w:t>
      </w:r>
      <w:r>
        <w:t>between the</w:t>
      </w:r>
      <w:r w:rsidR="001E42C8">
        <w:t xml:space="preserve"> offshore and inshore indices in the 1990s </w:t>
      </w:r>
      <w:r w:rsidR="00CA0635">
        <w:t>has never been explained. However, it is hypothesized that the severe environm</w:t>
      </w:r>
      <w:r w:rsidR="00AB0CCE">
        <w:t xml:space="preserve">ental conditions post-1991 and resulting changes in </w:t>
      </w:r>
      <w:r w:rsidR="00CA0635">
        <w:t>biology</w:t>
      </w:r>
      <w:r w:rsidR="00B12FD0">
        <w:t xml:space="preserve"> and behaviour of capelin had an</w:t>
      </w:r>
      <w:r w:rsidR="00CA0635">
        <w:t xml:space="preserve"> impact on </w:t>
      </w:r>
      <w:r w:rsidR="005D7AF4">
        <w:t xml:space="preserve">the </w:t>
      </w:r>
      <w:r w:rsidR="001B5154">
        <w:t xml:space="preserve">effectiveness of </w:t>
      </w:r>
      <w:r w:rsidR="00211721">
        <w:t xml:space="preserve">the </w:t>
      </w:r>
      <w:r w:rsidR="00CA0635">
        <w:t xml:space="preserve">acoustic </w:t>
      </w:r>
      <w:r w:rsidR="005D7AF4">
        <w:t>survey</w:t>
      </w:r>
      <w:r w:rsidR="00CA0635">
        <w:t xml:space="preserve"> </w:t>
      </w:r>
      <w:r w:rsidR="005846B1">
        <w:t>in providing</w:t>
      </w:r>
      <w:r w:rsidR="008625EF">
        <w:t xml:space="preserve"> a capelin stock abundance index </w:t>
      </w:r>
      <w:r w:rsidR="000568F9">
        <w:fldChar w:fldCharType="begin"/>
      </w:r>
      <w:r w:rsidR="00AE558E">
        <w:instrText xml:space="preserve"> ADDIN EN.CITE &lt;EndNote&gt;&lt;Cite&gt;&lt;Author&gt;Carscadden&lt;/Author&gt;&lt;Year&gt;1997&lt;/Year&gt;&lt;IDText&gt;Abundance and changes in distribution, biology, and behaviour of capelin in response to cooler waters of the 1990s&lt;/IDText&gt;&lt;DisplayText&gt;(Carscadden and Nakashima, 1997)&lt;/DisplayText&gt;&lt;record&gt;&lt;titles&gt;&lt;title&gt;Abundance and changes in distribution, biology, and behaviour of capelin in response to cooler waters of the 1990s&lt;/title&gt;&lt;secondary-title&gt;Forage fishes in marine ecosystems&lt;/secondary-title&gt;&lt;/titles&gt;&lt;contributors&gt;&lt;authors&gt;&lt;author&gt;Carscadden, J.&lt;/author&gt;&lt;author&gt;Nakashima, B. S.&lt;/author&gt;&lt;/authors&gt;&lt;/contributors&gt;&lt;added-date format="utc"&gt;1516734594&lt;/added-date&gt;&lt;pub-location&gt;Alaska Sea Grant College Program&lt;/pub-location&gt;&lt;ref-type name="Government Document"&gt;46&lt;/ref-type&gt;&lt;dates&gt;&lt;year&gt;1997&lt;/year&gt;&lt;/dates&gt;&lt;rec-number&gt;145&lt;/rec-number&gt;&lt;publisher&gt;Alaska Sea Grant College Program, AK-SG-97-01&lt;/publisher&gt;&lt;last-updated-date format="utc"&gt;1517495119&lt;/last-updated-date&gt;&lt;/record&gt;&lt;/Cite&gt;&lt;/EndNote&gt;</w:instrText>
      </w:r>
      <w:r w:rsidR="000568F9">
        <w:fldChar w:fldCharType="separate"/>
      </w:r>
      <w:r w:rsidR="00AE558E">
        <w:rPr>
          <w:noProof/>
        </w:rPr>
        <w:t>(Carscadden and Nakashima, 1997)</w:t>
      </w:r>
      <w:r w:rsidR="000568F9">
        <w:fldChar w:fldCharType="end"/>
      </w:r>
      <w:r w:rsidR="00436CC4">
        <w:t>.</w:t>
      </w:r>
      <w:r w:rsidR="00BE207A">
        <w:t xml:space="preserve"> </w:t>
      </w:r>
      <w:r w:rsidR="00CA0635">
        <w:t xml:space="preserve"> </w:t>
      </w:r>
    </w:p>
    <w:p w:rsidR="00EE5FCA" w:rsidRDefault="008F65EF" w:rsidP="00692AD2">
      <w:r>
        <w:t xml:space="preserve">We </w:t>
      </w:r>
      <w:r w:rsidR="000B105A">
        <w:t xml:space="preserve">postulate </w:t>
      </w:r>
      <w:r>
        <w:t>that c</w:t>
      </w:r>
      <w:r w:rsidR="00924BF9">
        <w:t xml:space="preserve">hanges </w:t>
      </w:r>
      <w:r w:rsidR="009B5810">
        <w:t xml:space="preserve">in capelin biology and behaviour post-1991 </w:t>
      </w:r>
      <w:r w:rsidR="005D7AF4">
        <w:t xml:space="preserve">negatively </w:t>
      </w:r>
      <w:r w:rsidR="009B5810">
        <w:t xml:space="preserve">impacted the effectiveness of </w:t>
      </w:r>
      <w:r w:rsidR="003E5A9D">
        <w:t xml:space="preserve">the aerial and </w:t>
      </w:r>
      <w:r w:rsidR="006D206B">
        <w:t xml:space="preserve">inshore </w:t>
      </w:r>
      <w:r w:rsidR="003E5A9D">
        <w:t xml:space="preserve">catch-rate </w:t>
      </w:r>
      <w:r w:rsidR="009B5810">
        <w:t xml:space="preserve">indices </w:t>
      </w:r>
      <w:r w:rsidR="003E5A9D">
        <w:t>in</w:t>
      </w:r>
      <w:r w:rsidR="009B5810">
        <w:t xml:space="preserve"> </w:t>
      </w:r>
      <w:r w:rsidR="003E5A9D">
        <w:t xml:space="preserve">providing estimates of </w:t>
      </w:r>
      <w:r w:rsidR="009B5810">
        <w:t xml:space="preserve">capelin abundance. </w:t>
      </w:r>
      <w:r w:rsidR="00EE5FCA">
        <w:t>Capelin traps are a passive gear type that intercept</w:t>
      </w:r>
      <w:r w:rsidR="007F0ABB">
        <w:t>s</w:t>
      </w:r>
      <w:r w:rsidR="00EE5FCA">
        <w:t xml:space="preserve"> capelin as they move into the nearshore area to spawn. Because of changes in the biology and behaviour of capelin post-1991, fishing behaviour and management regulations </w:t>
      </w:r>
      <w:r w:rsidR="007D1C19">
        <w:t>changed</w:t>
      </w:r>
      <w:r w:rsidR="00EE5FCA">
        <w:t xml:space="preserve">. Due to the small sizes </w:t>
      </w:r>
      <w:r w:rsidR="00231C4A">
        <w:t>of spawning capelin</w:t>
      </w:r>
      <w:r w:rsidR="00EE5FCA">
        <w:t xml:space="preserve">, management regulations included a size criterion to reduce dumping of undersized capelin </w:t>
      </w:r>
      <w:r w:rsidR="000568F9">
        <w:fldChar w:fldCharType="begin"/>
      </w:r>
      <w:r w:rsidR="00AE558E">
        <w:instrText xml:space="preserve"> ADDIN EN.CITE &lt;EndNote&gt;&lt;Cite&gt;&lt;Author&gt;Carscadden&lt;/Author&gt;&lt;Year&gt;1997&lt;/Year&gt;&lt;IDText&gt;Abundance and changes in distribution, biology, and behaviour of capelin in response to cooler waters of the 1990s&lt;/IDText&gt;&lt;DisplayText&gt;(Carscadden and Nakashima, 1997)&lt;/DisplayText&gt;&lt;record&gt;&lt;titles&gt;&lt;title&gt;Abundance and changes in distribution, biology, and behaviour of capelin in response to cooler waters of the 1990s&lt;/title&gt;&lt;secondary-title&gt;Forage fishes in marine ecosystems&lt;/secondary-title&gt;&lt;/titles&gt;&lt;contributors&gt;&lt;authors&gt;&lt;author&gt;Carscadden, J.&lt;/author&gt;&lt;author&gt;Nakashima, B. S.&lt;/author&gt;&lt;/authors&gt;&lt;/contributors&gt;&lt;added-date format="utc"&gt;1516734594&lt;/added-date&gt;&lt;pub-location&gt;Alaska Sea Grant College Program&lt;/pub-location&gt;&lt;ref-type name="Government Document"&gt;46&lt;/ref-type&gt;&lt;dates&gt;&lt;year&gt;1997&lt;/year&gt;&lt;/dates&gt;&lt;rec-number&gt;145&lt;/rec-number&gt;&lt;publisher&gt;Alaska Sea Grant College Program, AK-SG-97-01&lt;/publisher&gt;&lt;last-updated-date format="utc"&gt;1517495119&lt;/last-updated-date&gt;&lt;/record&gt;&lt;/Cite&gt;&lt;/EndNote&gt;</w:instrText>
      </w:r>
      <w:r w:rsidR="000568F9">
        <w:fldChar w:fldCharType="separate"/>
      </w:r>
      <w:r w:rsidR="00AE558E">
        <w:rPr>
          <w:noProof/>
        </w:rPr>
        <w:t>(Carscadden and Nakashima, 1997)</w:t>
      </w:r>
      <w:r w:rsidR="000568F9">
        <w:fldChar w:fldCharType="end"/>
      </w:r>
      <w:r w:rsidR="00EE5FCA">
        <w:t>. This size criterion effectively closed t</w:t>
      </w:r>
      <w:r w:rsidR="00786327">
        <w:t>he fishery in 1994 and 1995</w:t>
      </w:r>
      <w:r w:rsidR="00EE5FCA">
        <w:t xml:space="preserve">. From 1996, management regulations to reduce discarding of small, unmarketable capelin effectively concentrated fishing effort to a few days when capelin was highly available </w:t>
      </w:r>
      <w:r w:rsidR="000568F9">
        <w:fldChar w:fldCharType="begin"/>
      </w:r>
      <w:r w:rsidR="000568F9">
        <w:instrText xml:space="preserve"> ADDIN EN.CITE &lt;EndNote&gt;&lt;Cite&gt;&lt;Author&gt;Anon&lt;/Author&gt;&lt;Year&gt;1998&lt;/Year&gt;&lt;IDText&gt;Capelin in SA2 + Div. 3KL&lt;/IDText&gt;&lt;DisplayText&gt;(Anon, 1998)&lt;/DisplayText&gt;&lt;record&gt;&lt;titles&gt;&lt;title&gt;Capelin in SA2 + Div. 3KL&lt;/title&gt;&lt;/titles&gt;&lt;contributors&gt;&lt;authors&gt;&lt;author&gt;Anon&lt;/author&gt;&lt;/authors&gt;&lt;/contributors&gt;&lt;added-date format="utc"&gt;1517494510&lt;/added-date&gt;&lt;ref-type name="Government Document"&gt;46&lt;/ref-type&gt;&lt;dates&gt;&lt;year&gt;1998&lt;/year&gt;&lt;/dates&gt;&lt;rec-number&gt;161&lt;/rec-number&gt;&lt;publisher&gt;Canadian Stock Assessment Secretariat Research Document 98/63&lt;/publisher&gt;&lt;last-updated-date format="utc"&gt;1517494600&lt;/last-updated-date&gt;&lt;/record&gt;&lt;/Cite&gt;&lt;/EndNote&gt;</w:instrText>
      </w:r>
      <w:r w:rsidR="000568F9">
        <w:fldChar w:fldCharType="separate"/>
      </w:r>
      <w:r w:rsidR="000568F9">
        <w:rPr>
          <w:noProof/>
        </w:rPr>
        <w:t>(Anon, 1998)</w:t>
      </w:r>
      <w:r w:rsidR="000568F9">
        <w:fldChar w:fldCharType="end"/>
      </w:r>
      <w:r w:rsidR="00EE5FCA">
        <w:t>. The inter</w:t>
      </w:r>
      <w:r w:rsidR="00CB6994">
        <w:t>-</w:t>
      </w:r>
      <w:r w:rsidR="00EE5FCA">
        <w:t xml:space="preserve">annual variability in </w:t>
      </w:r>
      <w:r w:rsidR="009B39F0">
        <w:t>participation</w:t>
      </w:r>
      <w:r w:rsidR="00EE5FCA">
        <w:t xml:space="preserve"> in the fishery due to quality of fish and market forces in combination with h</w:t>
      </w:r>
      <w:r w:rsidR="00FC229F">
        <w:t xml:space="preserve">igh catch rates in a short </w:t>
      </w:r>
      <w:r w:rsidR="00EE5FCA">
        <w:t xml:space="preserve">period </w:t>
      </w:r>
      <w:r w:rsidR="00FC229F">
        <w:t xml:space="preserve">of time </w:t>
      </w:r>
      <w:r>
        <w:t>rendered the</w:t>
      </w:r>
      <w:r w:rsidR="00EE5FCA">
        <w:t xml:space="preserve"> inshore catch rate index useless as an indicator of stock abundance </w:t>
      </w:r>
      <w:r w:rsidR="000568F9">
        <w:fldChar w:fldCharType="begin"/>
      </w:r>
      <w:r w:rsidR="000568F9">
        <w:instrText xml:space="preserve"> ADDIN EN.CITE &lt;EndNote&gt;&lt;Cite&gt;&lt;Author&gt;Anon&lt;/Author&gt;&lt;Year&gt;1998&lt;/Year&gt;&lt;IDText&gt;Capelin in SA2 + Div. 3KL&lt;/IDText&gt;&lt;DisplayText&gt;(Anon, 1998)&lt;/DisplayText&gt;&lt;record&gt;&lt;titles&gt;&lt;title&gt;Capelin in SA2 + Div. 3KL&lt;/title&gt;&lt;/titles&gt;&lt;contributors&gt;&lt;authors&gt;&lt;author&gt;Anon&lt;/author&gt;&lt;/authors&gt;&lt;/contributors&gt;&lt;added-date format="utc"&gt;1517494510&lt;/added-date&gt;&lt;ref-type name="Government Document"&gt;46&lt;/ref-type&gt;&lt;dates&gt;&lt;year&gt;1998&lt;/year&gt;&lt;/dates&gt;&lt;rec-number&gt;161&lt;/rec-number&gt;&lt;publisher&gt;Canadian Stock Assessment Secretariat Research Document 98/63&lt;/publisher&gt;&lt;last-updated-date format="utc"&gt;1517494600&lt;/last-updated-date&gt;&lt;/record&gt;&lt;/Cite&gt;&lt;/EndNote&gt;</w:instrText>
      </w:r>
      <w:r w:rsidR="000568F9">
        <w:fldChar w:fldCharType="separate"/>
      </w:r>
      <w:r w:rsidR="000568F9">
        <w:rPr>
          <w:noProof/>
        </w:rPr>
        <w:t>(Anon, 1998)</w:t>
      </w:r>
      <w:r w:rsidR="000568F9">
        <w:fldChar w:fldCharType="end"/>
      </w:r>
      <w:r w:rsidR="00EE5FCA">
        <w:t xml:space="preserve">. In the </w:t>
      </w:r>
      <w:r w:rsidR="00FC229F">
        <w:t xml:space="preserve">year-class </w:t>
      </w:r>
      <w:r w:rsidR="00EE5FCA">
        <w:t xml:space="preserve">multiplicative model, </w:t>
      </w:r>
      <w:r w:rsidR="00FC229F">
        <w:t xml:space="preserve">the </w:t>
      </w:r>
      <w:r w:rsidR="00EE5FCA">
        <w:t xml:space="preserve">inshore catch rate </w:t>
      </w:r>
      <w:r w:rsidR="00FC229F">
        <w:t xml:space="preserve">index </w:t>
      </w:r>
      <w:r w:rsidR="00EE5FCA">
        <w:t xml:space="preserve">was only used for the years 1981-1993 </w:t>
      </w:r>
      <w:r w:rsidR="000568F9">
        <w:fldChar w:fldCharType="begin"/>
      </w:r>
      <w:r w:rsidR="000568F9">
        <w:instrText xml:space="preserve"> ADDIN EN.CITE &lt;EndNote&gt;&lt;Cite&gt;&lt;Author&gt;Evans&lt;/Author&gt;&lt;Year&gt;2002&lt;/Year&gt;&lt;IDText&gt;A weighted multiplicative analysis to estimate trends in year-class size of capelin&lt;/IDText&gt;&lt;DisplayText&gt;(Evans and Nakashima, 2002)&lt;/DisplayText&gt;&lt;record&gt;&lt;titles&gt;&lt;title&gt;A weighted multiplicative analysis to estimate trends in year-class size of capelin&lt;/title&gt;&lt;secondary-title&gt;ICES J Mar Sci&lt;/secondary-title&gt;&lt;/titles&gt;&lt;pages&gt;1116-1119&lt;/pages&gt;&lt;contributors&gt;&lt;authors&gt;&lt;author&gt;Evans, G. T.&lt;/author&gt;&lt;author&gt;Nakashima, B. S.&lt;/author&gt;&lt;/authors&gt;&lt;/contributors&gt;&lt;added-date format="utc"&gt;1516735179&lt;/added-date&gt;&lt;ref-type name="Journal Article"&gt;17&lt;/ref-type&gt;&lt;dates&gt;&lt;year&gt;2002&lt;/year&gt;&lt;/dates&gt;&lt;rec-number&gt;147&lt;/rec-number&gt;&lt;last-updated-date format="utc"&gt;1516797982&lt;/last-updated-date&gt;&lt;volume&gt;59&lt;/volume&gt;&lt;/record&gt;&lt;/Cite&gt;&lt;/EndNote&gt;</w:instrText>
      </w:r>
      <w:r w:rsidR="000568F9">
        <w:fldChar w:fldCharType="separate"/>
      </w:r>
      <w:r w:rsidR="000568F9">
        <w:rPr>
          <w:noProof/>
        </w:rPr>
        <w:t>(Evans and Nakashima, 2002)</w:t>
      </w:r>
      <w:r w:rsidR="000568F9">
        <w:fldChar w:fldCharType="end"/>
      </w:r>
      <w:r w:rsidR="00EE5FCA">
        <w:t>. T</w:t>
      </w:r>
      <w:r w:rsidR="007D1C19">
        <w:t>hree</w:t>
      </w:r>
      <w:r w:rsidR="00EE5FCA">
        <w:t xml:space="preserve"> years of </w:t>
      </w:r>
      <w:r w:rsidR="008711CB">
        <w:t xml:space="preserve">inshore catch rate data </w:t>
      </w:r>
      <w:r w:rsidR="00EE5FCA">
        <w:t xml:space="preserve">post-1991 does not provide support for </w:t>
      </w:r>
      <w:r w:rsidR="005846B1">
        <w:t xml:space="preserve">either </w:t>
      </w:r>
      <w:r w:rsidR="00EE5FCA">
        <w:t xml:space="preserve">a collapse or non-collapse of capelin. The </w:t>
      </w:r>
      <w:r w:rsidR="004367A7">
        <w:t>inclusion</w:t>
      </w:r>
      <w:r w:rsidR="00EE5FCA">
        <w:t xml:space="preserve"> of inshore catch rate data after 1993 in the </w:t>
      </w:r>
      <w:r w:rsidR="00411DB6">
        <w:t>analysis</w:t>
      </w:r>
      <w:r w:rsidR="009B39F0">
        <w:t xml:space="preserve"> presented in</w:t>
      </w:r>
      <w:r w:rsidR="00EE5FCA">
        <w:t xml:space="preserve"> Figure 6 in Frank et al. </w:t>
      </w:r>
      <w:r w:rsidR="000568F9">
        <w:fldChar w:fldCharType="begin"/>
      </w:r>
      <w:r w:rsidR="000568F9">
        <w:instrText xml:space="preserve"> ADDIN EN.CITE &lt;EndNote&gt;&lt;Cite ExcludeAuth="1"&gt;&lt;Author&gt;Frank&lt;/Author&gt;&lt;Year&gt;2016&lt;/Year&gt;&lt;IDText&gt;Anomalous ecosystem dynamics following the apparent collapse of a keystone forage species&lt;/IDText&gt;&lt;DisplayText&gt;(2016)&lt;/DisplayText&gt;&lt;record&gt;&lt;titles&gt;&lt;title&gt;Anomalous ecosystem dynamics following the apparent collapse of a keystone forage species&lt;/title&gt;&lt;secondary-title&gt;MEPS&lt;/secondary-title&gt;&lt;/titles&gt;&lt;pages&gt;185-202&lt;/pages&gt;&lt;contributors&gt;&lt;authors&gt;&lt;author&gt;Frank, K.T.&lt;/author&gt;&lt;author&gt;Petrie, B.&lt;/author&gt;&lt;author&gt;Boyce, D.&lt;/author&gt;&lt;author&gt;Leggett, W. C.&lt;/author&gt;&lt;/authors&gt;&lt;/contributors&gt;&lt;added-date format="utc"&gt;1516798127&lt;/added-date&gt;&lt;ref-type name="Journal Article"&gt;17&lt;/ref-type&gt;&lt;dates&gt;&lt;year&gt;2016&lt;/year&gt;&lt;/dates&gt;&lt;rec-number&gt;159&lt;/rec-number&gt;&lt;last-updated-date format="utc"&gt;1516798179&lt;/last-updated-date&gt;&lt;volume&gt;553&lt;/volume&gt;&lt;/record&gt;&lt;/Cite&gt;&lt;/EndNote&gt;</w:instrText>
      </w:r>
      <w:r w:rsidR="000568F9">
        <w:fldChar w:fldCharType="separate"/>
      </w:r>
      <w:r w:rsidR="000568F9">
        <w:rPr>
          <w:noProof/>
        </w:rPr>
        <w:t>(2016)</w:t>
      </w:r>
      <w:r w:rsidR="000568F9">
        <w:fldChar w:fldCharType="end"/>
      </w:r>
      <w:r w:rsidR="000568F9">
        <w:t xml:space="preserve"> </w:t>
      </w:r>
      <w:r w:rsidR="00EE5FCA">
        <w:t xml:space="preserve">is </w:t>
      </w:r>
      <w:r w:rsidR="00381865">
        <w:t xml:space="preserve">misleading </w:t>
      </w:r>
      <w:r w:rsidR="00E134F5">
        <w:t>and is not</w:t>
      </w:r>
      <w:r w:rsidR="00381865">
        <w:t xml:space="preserve"> reflective of capelin </w:t>
      </w:r>
      <w:r w:rsidR="00E134F5">
        <w:t xml:space="preserve">inshore </w:t>
      </w:r>
      <w:r w:rsidR="00381865">
        <w:t>abundance</w:t>
      </w:r>
      <w:r w:rsidR="00617970">
        <w:t xml:space="preserve"> </w:t>
      </w:r>
      <w:r w:rsidR="00571A0D">
        <w:fldChar w:fldCharType="begin"/>
      </w:r>
      <w:r w:rsidR="00571A0D">
        <w:instrText xml:space="preserve"> ADDIN EN.CITE &lt;EndNote&gt;&lt;Cite&gt;&lt;Author&gt;Anon&lt;/Author&gt;&lt;Year&gt;1998&lt;/Year&gt;&lt;IDText&gt;Capelin in SA2 + Div. 3KL&lt;/IDText&gt;&lt;DisplayText&gt;(Anon, 1998)&lt;/DisplayText&gt;&lt;record&gt;&lt;titles&gt;&lt;title&gt;Capelin in SA2 + Div. 3KL&lt;/title&gt;&lt;/titles&gt;&lt;contributors&gt;&lt;authors&gt;&lt;author&gt;Anon&lt;/author&gt;&lt;/authors&gt;&lt;/contributors&gt;&lt;added-date format="utc"&gt;1517494510&lt;/added-date&gt;&lt;ref-type name="Government Document"&gt;46&lt;/ref-type&gt;&lt;dates&gt;&lt;year&gt;1998&lt;/year&gt;&lt;/dates&gt;&lt;rec-number&gt;161&lt;/rec-number&gt;&lt;publisher&gt;Canadian Stock Assessment Secretariat Research Document 98/63&lt;/publisher&gt;&lt;last-updated-date format="utc"&gt;1517494600&lt;/last-updated-date&gt;&lt;/record&gt;&lt;/Cite&gt;&lt;/EndNote&gt;</w:instrText>
      </w:r>
      <w:r w:rsidR="00571A0D">
        <w:fldChar w:fldCharType="separate"/>
      </w:r>
      <w:r w:rsidR="00571A0D">
        <w:rPr>
          <w:noProof/>
        </w:rPr>
        <w:t>(Anon, 1998)</w:t>
      </w:r>
      <w:r w:rsidR="00571A0D">
        <w:fldChar w:fldCharType="end"/>
      </w:r>
      <w:r w:rsidR="00EE5FCA">
        <w:t xml:space="preserve">. </w:t>
      </w:r>
    </w:p>
    <w:p w:rsidR="00513A27" w:rsidRDefault="000B105A" w:rsidP="00692AD2">
      <w:r>
        <w:t xml:space="preserve">Post-1991, the late, protracted spawning of capelin introduced logistic difficulties and uncertainties in estimating spawning stock size using the aerial survey </w:t>
      </w:r>
      <w:r>
        <w:fldChar w:fldCharType="begin"/>
      </w:r>
      <w:r>
        <w:instrText xml:space="preserve"> ADDIN EN.CITE &lt;EndNote&gt;&lt;Cite&gt;&lt;Author&gt;Carscadden&lt;/Author&gt;&lt;Year&gt;1997&lt;/Year&gt;&lt;IDText&gt;Abundance and changes in distribution, biology, and behaviour of capelin in response to cooler waters of the 1990s&lt;/IDText&gt;&lt;DisplayText&gt;(Carscadden and Nakashima, 1997)&lt;/DisplayText&gt;&lt;record&gt;&lt;titles&gt;&lt;title&gt;Abundance and changes in distribution, biology, and behaviour of capelin in response to cooler waters of the 1990s&lt;/title&gt;&lt;secondary-title&gt;Forage fishes in marine ecosystems&lt;/secondary-title&gt;&lt;/titles&gt;&lt;contributors&gt;&lt;authors&gt;&lt;author&gt;Carscadden, J.&lt;/author&gt;&lt;author&gt;Nakashima, B. S.&lt;/author&gt;&lt;/authors&gt;&lt;/contributors&gt;&lt;added-date format="utc"&gt;1516734594&lt;/added-date&gt;&lt;pub-location&gt;Alaska Sea Grant College Program&lt;/pub-location&gt;&lt;ref-type name="Government Document"&gt;46&lt;/ref-type&gt;&lt;dates&gt;&lt;year&gt;1997&lt;/year&gt;&lt;/dates&gt;&lt;rec-number&gt;145&lt;/rec-number&gt;&lt;publisher&gt;Alaska Sea Grant College Program, AK-SG-97-01&lt;/publisher&gt;&lt;last-updated-date format="utc"&gt;1517495119&lt;/last-updated-date&gt;&lt;/record&gt;&lt;/Cite&gt;&lt;/EndNote&gt;</w:instrText>
      </w:r>
      <w:r>
        <w:fldChar w:fldCharType="separate"/>
      </w:r>
      <w:r>
        <w:rPr>
          <w:noProof/>
        </w:rPr>
        <w:t>(Carscadden and Nakashima, 1997)</w:t>
      </w:r>
      <w:r>
        <w:fldChar w:fldCharType="end"/>
      </w:r>
      <w:r>
        <w:t xml:space="preserve">. </w:t>
      </w:r>
      <w:r w:rsidR="00AB0CCE">
        <w:t>The aerial surve</w:t>
      </w:r>
      <w:r w:rsidR="003E5A9D">
        <w:t xml:space="preserve">y </w:t>
      </w:r>
      <w:r w:rsidR="00AB0CCE">
        <w:t>commenc</w:t>
      </w:r>
      <w:r w:rsidR="006B0F49">
        <w:t xml:space="preserve">ed in 1982, and </w:t>
      </w:r>
      <w:r w:rsidR="00EC5FA3">
        <w:t xml:space="preserve">initially </w:t>
      </w:r>
      <w:r w:rsidR="006B0F49">
        <w:t xml:space="preserve">followed four </w:t>
      </w:r>
      <w:r w:rsidR="00BE207A">
        <w:t>defined survey track</w:t>
      </w:r>
      <w:r w:rsidR="006B0F49">
        <w:t>s</w:t>
      </w:r>
      <w:r w:rsidR="00BE207A">
        <w:t xml:space="preserve"> in Conception and Trinity Bays </w:t>
      </w:r>
      <w:r w:rsidR="00A966E4">
        <w:t xml:space="preserve">during a fixed time period of mid-June to early July </w:t>
      </w:r>
      <w:r w:rsidR="00AE558E">
        <w:fldChar w:fldCharType="begin"/>
      </w:r>
      <w:r w:rsidR="00AE558E">
        <w:instrText xml:space="preserve"> ADDIN EN.CITE &lt;EndNote&gt;&lt;Cite&gt;&lt;Author&gt;Carscadden&lt;/Author&gt;&lt;Year&gt;1994&lt;/Year&gt;&lt;IDText&gt;An evaluation of trends in abundance of capelin (Mallotus villosus) from acoustics, aerial surveys and catch rates in NAFO Division 3L, 1982-89&lt;/IDText&gt;&lt;DisplayText&gt;(Carscadden et al., 1994)&lt;/DisplayText&gt;&lt;record&gt;&lt;titles&gt;&lt;title&gt;An evaluation of trends in abundance of capelin (Mallotus villosus) from acoustics, aerial surveys and catch rates in NAFO Division 3L, 1982-89&lt;/title&gt;&lt;secondary-title&gt;Northw. Atl. Fish. Sci.&lt;/secondary-title&gt;&lt;/titles&gt;&lt;pages&gt;45-57&lt;/pages&gt;&lt;contributors&gt;&lt;authors&gt;&lt;author&gt;Carscadden, J.&lt;/author&gt;&lt;author&gt;Nakashima, B. S.&lt;/author&gt;&lt;author&gt;Miller, D.  S.&lt;/author&gt;&lt;/authors&gt;&lt;/contributors&gt;&lt;added-date format="utc"&gt;1516734144&lt;/added-date&gt;&lt;ref-type name="Journal Article"&gt;17&lt;/ref-type&gt;&lt;dates&gt;&lt;year&gt;1994&lt;/year&gt;&lt;/dates&gt;&lt;rec-number&gt;143&lt;/rec-number&gt;&lt;last-updated-date format="utc"&gt;1517495277&lt;/last-updated-date&gt;&lt;volume&gt;17&lt;/volume&gt;&lt;/record&gt;&lt;/Cite&gt;&lt;/EndNote&gt;</w:instrText>
      </w:r>
      <w:r w:rsidR="00AE558E">
        <w:fldChar w:fldCharType="separate"/>
      </w:r>
      <w:r w:rsidR="00AE558E">
        <w:rPr>
          <w:noProof/>
        </w:rPr>
        <w:t>(Carscadden et al., 1994)</w:t>
      </w:r>
      <w:r w:rsidR="00AE558E">
        <w:fldChar w:fldCharType="end"/>
      </w:r>
      <w:r w:rsidR="00BE207A">
        <w:t xml:space="preserve">. </w:t>
      </w:r>
      <w:r w:rsidR="00A14644">
        <w:t xml:space="preserve">Images of capelin schools </w:t>
      </w:r>
      <w:r w:rsidR="00380A66">
        <w:t xml:space="preserve">obtained </w:t>
      </w:r>
      <w:r w:rsidR="00A14644">
        <w:t xml:space="preserve">using </w:t>
      </w:r>
      <w:r w:rsidR="008476A9">
        <w:t xml:space="preserve">film (1982-89), </w:t>
      </w:r>
      <w:r w:rsidR="00A14644">
        <w:t>Compact Airborne Spectrographic Imager (CASI) (1990-199</w:t>
      </w:r>
      <w:r w:rsidR="008476A9">
        <w:t>6</w:t>
      </w:r>
      <w:r w:rsidR="00A14644">
        <w:t>)</w:t>
      </w:r>
      <w:r w:rsidR="002E1FB2">
        <w:t xml:space="preserve">, </w:t>
      </w:r>
      <w:r w:rsidR="005846B1">
        <w:t>and</w:t>
      </w:r>
      <w:r w:rsidR="002E1FB2">
        <w:t xml:space="preserve"> video (1997</w:t>
      </w:r>
      <w:r w:rsidR="00882247">
        <w:t>-1998</w:t>
      </w:r>
      <w:r w:rsidR="008476A9">
        <w:t>)</w:t>
      </w:r>
      <w:r w:rsidR="006B0F49">
        <w:t xml:space="preserve"> were identified by their greyish colour and distinctive shapes, and school surface area was </w:t>
      </w:r>
      <w:r w:rsidR="00A14644">
        <w:t>calculated</w:t>
      </w:r>
      <w:r w:rsidR="006B0F49">
        <w:t xml:space="preserve"> for each completed survey track </w:t>
      </w:r>
      <w:r w:rsidR="000568F9">
        <w:fldChar w:fldCharType="begin">
          <w:fldData xml:space="preserve">PEVuZE5vdGU+PENpdGU+PEF1dGhvcj5OYWthc2hpbWE8L0F1dGhvcj48WWVhcj4xOTk2PC9ZZWFy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=
</w:fldData>
        </w:fldChar>
      </w:r>
      <w:r w:rsidR="00AE558E">
        <w:instrText xml:space="preserve"> ADDIN EN.CITE </w:instrText>
      </w:r>
      <w:r w:rsidR="00AE558E">
        <w:fldChar w:fldCharType="begin">
          <w:fldData xml:space="preserve">PEVuZE5vdGU+PENpdGU+PEF1dGhvcj5OYWthc2hpbWE8L0F1dGhvcj48WWVhcj4xOTk2PC9ZZWFy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=
</w:fldData>
        </w:fldChar>
      </w:r>
      <w:r w:rsidR="00AE558E">
        <w:instrText xml:space="preserve"> ADDIN EN.CITE.DATA </w:instrText>
      </w:r>
      <w:r w:rsidR="00AE558E">
        <w:fldChar w:fldCharType="end"/>
      </w:r>
      <w:r w:rsidR="000568F9">
        <w:fldChar w:fldCharType="separate"/>
      </w:r>
      <w:r w:rsidR="00AE558E">
        <w:rPr>
          <w:noProof/>
        </w:rPr>
        <w:t>(Nakashima, 1996, Nakashima, 1998, Carscadden et al., 1994)</w:t>
      </w:r>
      <w:r w:rsidR="000568F9">
        <w:fldChar w:fldCharType="end"/>
      </w:r>
      <w:r w:rsidR="006B0F49">
        <w:t>. An annual relative abundance inde</w:t>
      </w:r>
      <w:r w:rsidR="00387D9E">
        <w:t xml:space="preserve">x was calculated by summing </w:t>
      </w:r>
      <w:r w:rsidR="00882247">
        <w:t xml:space="preserve">the </w:t>
      </w:r>
      <w:r w:rsidR="006B0F49">
        <w:t xml:space="preserve">highest total capelin surface </w:t>
      </w:r>
      <w:r w:rsidR="00BD01A7">
        <w:t xml:space="preserve">area from each of the </w:t>
      </w:r>
      <w:r w:rsidR="00882247">
        <w:t>transects</w:t>
      </w:r>
      <w:r w:rsidR="006B0F49">
        <w:t xml:space="preserve"> </w:t>
      </w:r>
      <w:r w:rsidR="00AE558E">
        <w:fldChar w:fldCharType="begin"/>
      </w:r>
      <w:r w:rsidR="00AE558E">
        <w:instrText xml:space="preserve"> ADDIN EN.CITE &lt;EndNote&gt;&lt;Cite&gt;&lt;Author&gt;Carscadden&lt;/Author&gt;&lt;Year&gt;1994&lt;/Year&gt;&lt;IDText&gt;An evaluation of trends in abundance of capelin (Mallotus villosus) from acoustics, aerial surveys and catch rates in NAFO Division 3L, 1982-89&lt;/IDText&gt;&lt;DisplayText&gt;(Carscadden et al., 1994)&lt;/DisplayText&gt;&lt;record&gt;&lt;titles&gt;&lt;title&gt;An evaluation of trends in abundance of capelin (Mallotus villosus) from acoustics, aerial surveys and catch rates in NAFO Division 3L, 1982-89&lt;/title&gt;&lt;secondary-title&gt;Northw. Atl. Fish. Sci.&lt;/secondary-title&gt;&lt;/titles&gt;&lt;pages&gt;45-57&lt;/pages&gt;&lt;contributors&gt;&lt;authors&gt;&lt;author&gt;Carscadden, J.&lt;/author&gt;&lt;author&gt;Nakashima, B. S.&lt;/author&gt;&lt;author&gt;Miller, D.  S.&lt;/author&gt;&lt;/authors&gt;&lt;/contributors&gt;&lt;added-date format="utc"&gt;1516734144&lt;/added-date&gt;&lt;ref-type name="Journal Article"&gt;17&lt;/ref-type&gt;&lt;dates&gt;&lt;year&gt;1994&lt;/year&gt;&lt;/dates&gt;&lt;rec-number&gt;143&lt;/rec-number&gt;&lt;last-updated-date format="utc"&gt;1517495277&lt;/last-updated-date&gt;&lt;volume&gt;17&lt;/volume&gt;&lt;/record&gt;&lt;/Cite&gt;&lt;/EndNote&gt;</w:instrText>
      </w:r>
      <w:r w:rsidR="00AE558E">
        <w:fldChar w:fldCharType="separate"/>
      </w:r>
      <w:r w:rsidR="00AE558E">
        <w:rPr>
          <w:noProof/>
        </w:rPr>
        <w:t>(Carscadden et al., 1994)</w:t>
      </w:r>
      <w:r w:rsidR="00AE558E">
        <w:fldChar w:fldCharType="end"/>
      </w:r>
      <w:r w:rsidR="006B0F49">
        <w:t xml:space="preserve">. </w:t>
      </w:r>
      <w:r w:rsidR="00263EF5">
        <w:t xml:space="preserve">Protracted spawning </w:t>
      </w:r>
      <w:r>
        <w:t xml:space="preserve">post-1991 </w:t>
      </w:r>
      <w:r w:rsidR="008F4BC0">
        <w:t xml:space="preserve">violated </w:t>
      </w:r>
      <w:r w:rsidR="008220AA">
        <w:t>a key assumption</w:t>
      </w:r>
      <w:r w:rsidR="008F4BC0">
        <w:t xml:space="preserve"> of the aerial surveys: all schools arrive at the same time in each bay to form one single spawning peak</w:t>
      </w:r>
      <w:r w:rsidR="00004195">
        <w:t xml:space="preserve"> </w:t>
      </w:r>
      <w:r w:rsidR="00153D92">
        <w:fldChar w:fldCharType="begin"/>
      </w:r>
      <w:r w:rsidR="00743BA9">
        <w:instrText xml:space="preserve"> ADDIN EN.CITE &lt;EndNote&gt;&lt;Cite&gt;&lt;Author&gt;Nakashima&lt;/Author&gt;&lt;Year&gt;1996&lt;/Year&gt;&lt;IDText&gt;The relationship between oceanographic conditions in the 1990s and changes in spawning behaviour, growth and early life history of capelin (Mallotus villosus)&lt;/IDText&gt;&lt;DisplayText&gt;(Nakashima, 1996)&lt;/DisplayText&gt;&lt;record&gt;&lt;titles&gt;&lt;title&gt;&lt;style font="default" size="100%"&gt;The relationship between oceanographic conditions in the 1990s and changes in spawning behaviour, growth and early life history of capelin (M&lt;/style&gt;&lt;style face="italic" font="default" size="100%"&gt;allotus villosus)&lt;/style&gt;&lt;/title&gt;&lt;secondary-title&gt;NAFO Sci. Coun. Studies&lt;/secondary-title&gt;&lt;/titles&gt;&lt;pages&gt;55-68&lt;/pages&gt;&lt;contributors&gt;&lt;authors&gt;&lt;author&gt;Nakashima, B.&lt;/author&gt;&lt;/authors&gt;&lt;/contributors&gt;&lt;added-date format="utc"&gt;1516735426&lt;/added-date&gt;&lt;ref-type name="Journal Article"&gt;17&lt;/ref-type&gt;&lt;dates&gt;&lt;year&gt;1996&lt;/year&gt;&lt;/dates&gt;&lt;rec-number&gt;149&lt;/rec-number&gt;&lt;last-updated-date format="utc"&gt;1516798063&lt;/last-updated-date&gt;&lt;volume&gt;24&lt;/volume&gt;&lt;/record&gt;&lt;/Cite&gt;&lt;/EndNote&gt;</w:instrText>
      </w:r>
      <w:r w:rsidR="00153D92">
        <w:fldChar w:fldCharType="separate"/>
      </w:r>
      <w:r w:rsidR="00743BA9">
        <w:rPr>
          <w:noProof/>
        </w:rPr>
        <w:t>(Nakashima, 1996)</w:t>
      </w:r>
      <w:r w:rsidR="00153D92">
        <w:fldChar w:fldCharType="end"/>
      </w:r>
      <w:r w:rsidR="008F4BC0">
        <w:t xml:space="preserve">. </w:t>
      </w:r>
      <w:r w:rsidR="003E5A9D">
        <w:t>P</w:t>
      </w:r>
      <w:r w:rsidR="00A966E4">
        <w:t xml:space="preserve">rotracted spawning from early July to mid-August in </w:t>
      </w:r>
      <w:r w:rsidR="00E53BC0">
        <w:t xml:space="preserve">1991, 1992, and 1993 </w:t>
      </w:r>
      <w:r w:rsidR="00A966E4">
        <w:t>resulted in multimodal capelin spawning peaks</w:t>
      </w:r>
      <w:r w:rsidR="00D31F40">
        <w:t xml:space="preserve"> that were covered with variable success by the aerial survey. For example, in 1993, the peak spawning period was </w:t>
      </w:r>
      <w:r w:rsidR="003A2626">
        <w:t xml:space="preserve">adequately </w:t>
      </w:r>
      <w:r w:rsidR="00D31F40">
        <w:t xml:space="preserve">surveyed in Conception </w:t>
      </w:r>
      <w:r w:rsidR="00D31F40">
        <w:lastRenderedPageBreak/>
        <w:t>Bay, but two spawning pe</w:t>
      </w:r>
      <w:r w:rsidR="008F2502">
        <w:t xml:space="preserve">aks </w:t>
      </w:r>
      <w:r w:rsidR="003A2626">
        <w:t xml:space="preserve">in Trinity Bay, </w:t>
      </w:r>
      <w:r w:rsidR="008F2502">
        <w:t>ba</w:t>
      </w:r>
      <w:r w:rsidR="003A2626">
        <w:t>sed on the egg deposition index,</w:t>
      </w:r>
      <w:r w:rsidR="008F2502">
        <w:t xml:space="preserve"> were missed </w:t>
      </w:r>
      <w:r w:rsidR="00153D92">
        <w:fldChar w:fldCharType="begin"/>
      </w:r>
      <w:r w:rsidR="00743BA9">
        <w:instrText xml:space="preserve"> ADDIN EN.CITE &lt;EndNote&gt;&lt;Cite&gt;&lt;Author&gt;Nakashima&lt;/Author&gt;&lt;Year&gt;1996&lt;/Year&gt;&lt;IDText&gt;The relationship between oceanographic conditions in the 1990s and changes in spawning behaviour, growth and early life history of capelin (Mallotus villosus)&lt;/IDText&gt;&lt;DisplayText&gt;(Nakashima, 1996)&lt;/DisplayText&gt;&lt;record&gt;&lt;titles&gt;&lt;title&gt;&lt;style font="default" size="100%"&gt;The relationship between oceanographic conditions in the 1990s and changes in spawning behaviour, growth and early life history of capelin (M&lt;/style&gt;&lt;style face="italic" font="default" size="100%"&gt;allotus villosus)&lt;/style&gt;&lt;/title&gt;&lt;secondary-title&gt;NAFO Sci. Coun. Studies&lt;/secondary-title&gt;&lt;/titles&gt;&lt;pages&gt;55-68&lt;/pages&gt;&lt;contributors&gt;&lt;authors&gt;&lt;author&gt;Nakashima, B.&lt;/author&gt;&lt;/authors&gt;&lt;/contributors&gt;&lt;added-date format="utc"&gt;1516735426&lt;/added-date&gt;&lt;ref-type name="Journal Article"&gt;17&lt;/ref-type&gt;&lt;dates&gt;&lt;year&gt;1996&lt;/year&gt;&lt;/dates&gt;&lt;rec-number&gt;149&lt;/rec-number&gt;&lt;last-updated-date format="utc"&gt;1516798063&lt;/last-updated-date&gt;&lt;volume&gt;24&lt;/volume&gt;&lt;/record&gt;&lt;/Cite&gt;&lt;/EndNote&gt;</w:instrText>
      </w:r>
      <w:r w:rsidR="00153D92">
        <w:fldChar w:fldCharType="separate"/>
      </w:r>
      <w:r w:rsidR="00743BA9">
        <w:rPr>
          <w:noProof/>
        </w:rPr>
        <w:t>(Nakashima, 1996)</w:t>
      </w:r>
      <w:r w:rsidR="00153D92">
        <w:fldChar w:fldCharType="end"/>
      </w:r>
      <w:r w:rsidR="00692AD2">
        <w:t xml:space="preserve">. </w:t>
      </w:r>
      <w:r w:rsidR="008476A9">
        <w:t xml:space="preserve">In 1997, the geographical coverage of the aerial survey was reduced </w:t>
      </w:r>
      <w:r w:rsidR="002F723A">
        <w:t xml:space="preserve">to </w:t>
      </w:r>
      <w:r w:rsidR="007A1E4D">
        <w:t xml:space="preserve">two transects in </w:t>
      </w:r>
      <w:r w:rsidR="008476A9">
        <w:t>the inner areas of Trinity and Conception Bays</w:t>
      </w:r>
      <w:r w:rsidR="004310C6">
        <w:t xml:space="preserve"> </w:t>
      </w:r>
      <w:r w:rsidR="00AE558E">
        <w:fldChar w:fldCharType="begin"/>
      </w:r>
      <w:r w:rsidR="00AE558E">
        <w:instrText xml:space="preserve"> ADDIN EN.CITE &lt;EndNote&gt;&lt;Cite&gt;&lt;Author&gt;Anon&lt;/Author&gt;&lt;Year&gt;1998&lt;/Year&gt;&lt;IDText&gt;Capelin in SA2 + Div. 3KL&lt;/IDText&gt;&lt;DisplayText&gt;(Anon, 1998)&lt;/DisplayText&gt;&lt;record&gt;&lt;titles&gt;&lt;title&gt;Capelin in SA2 + Div. 3KL&lt;/title&gt;&lt;/titles&gt;&lt;contributors&gt;&lt;authors&gt;&lt;author&gt;Anon&lt;/author&gt;&lt;/authors&gt;&lt;/contributors&gt;&lt;added-date format="utc"&gt;1517494510&lt;/added-date&gt;&lt;ref-type name="Government Document"&gt;46&lt;/ref-type&gt;&lt;dates&gt;&lt;year&gt;1998&lt;/year&gt;&lt;/dates&gt;&lt;rec-number&gt;161&lt;/rec-number&gt;&lt;publisher&gt;Canadian Stock Assessment Secretariat Research Document 98/63&lt;/publisher&gt;&lt;last-updated-date format="utc"&gt;1517494600&lt;/last-updated-date&gt;&lt;/record&gt;&lt;/Cite&gt;&lt;/EndNote&gt;</w:instrText>
      </w:r>
      <w:r w:rsidR="00AE558E">
        <w:fldChar w:fldCharType="separate"/>
      </w:r>
      <w:r w:rsidR="00AE558E">
        <w:rPr>
          <w:noProof/>
        </w:rPr>
        <w:t>(Anon, 1998)</w:t>
      </w:r>
      <w:r w:rsidR="00AE558E">
        <w:fldChar w:fldCharType="end"/>
      </w:r>
      <w:r w:rsidR="008476A9">
        <w:t xml:space="preserve">. While the estimated </w:t>
      </w:r>
      <w:r w:rsidR="009B39F0">
        <w:t>aerial</w:t>
      </w:r>
      <w:r w:rsidR="008476A9">
        <w:t xml:space="preserve"> abundance index </w:t>
      </w:r>
      <w:r w:rsidR="00A7568A">
        <w:t>in 199</w:t>
      </w:r>
      <w:r w:rsidR="004310C6">
        <w:t>7</w:t>
      </w:r>
      <w:r w:rsidR="00A7568A">
        <w:t xml:space="preserve"> </w:t>
      </w:r>
      <w:r w:rsidR="008476A9">
        <w:t>w</w:t>
      </w:r>
      <w:r w:rsidR="00A7568A">
        <w:t>as fourth highest in the series</w:t>
      </w:r>
      <w:r w:rsidR="008476A9">
        <w:t>, the</w:t>
      </w:r>
      <w:r w:rsidR="00A7568A">
        <w:t>re were concerns that the</w:t>
      </w:r>
      <w:r w:rsidR="008476A9">
        <w:t xml:space="preserve"> limited geographical coverage </w:t>
      </w:r>
      <w:r w:rsidR="00A7568A">
        <w:t xml:space="preserve">of </w:t>
      </w:r>
      <w:r w:rsidR="004310C6">
        <w:t xml:space="preserve">the </w:t>
      </w:r>
      <w:r w:rsidR="00A7568A">
        <w:t xml:space="preserve">aerial survey did not accurately reflect the status of the stock, especially when </w:t>
      </w:r>
      <w:r w:rsidR="002E1FB2">
        <w:t xml:space="preserve">harvester opinion surveys </w:t>
      </w:r>
      <w:r w:rsidR="004A2093">
        <w:t xml:space="preserve">indicated that </w:t>
      </w:r>
      <w:r w:rsidR="00A7568A">
        <w:t>stock abundance was changing at different rates within the stock area</w:t>
      </w:r>
      <w:r w:rsidR="002E5510">
        <w:t xml:space="preserve"> (e.g., bays vs headlands)</w:t>
      </w:r>
      <w:r w:rsidR="00A7568A">
        <w:t xml:space="preserve"> </w:t>
      </w:r>
      <w:r w:rsidR="00AE558E">
        <w:fldChar w:fldCharType="begin"/>
      </w:r>
      <w:r w:rsidR="00AE558E">
        <w:instrText xml:space="preserve"> ADDIN EN.CITE &lt;EndNote&gt;&lt;Cite&gt;&lt;Author&gt;Anon&lt;/Author&gt;&lt;Year&gt;1998&lt;/Year&gt;&lt;IDText&gt;Capelin in SA2 + Div. 3KL&lt;/IDText&gt;&lt;DisplayText&gt;(Anon, 1998)&lt;/DisplayText&gt;&lt;record&gt;&lt;titles&gt;&lt;title&gt;Capelin in SA2 + Div. 3KL&lt;/title&gt;&lt;/titles&gt;&lt;contributors&gt;&lt;authors&gt;&lt;author&gt;Anon&lt;/author&gt;&lt;/authors&gt;&lt;/contributors&gt;&lt;added-date format="utc"&gt;1517494510&lt;/added-date&gt;&lt;ref-type name="Government Document"&gt;46&lt;/ref-type&gt;&lt;dates&gt;&lt;year&gt;1998&lt;/year&gt;&lt;/dates&gt;&lt;rec-number&gt;161&lt;/rec-number&gt;&lt;publisher&gt;Canadian Stock Assessment Secretariat Research Document 98/63&lt;/publisher&gt;&lt;last-updated-date format="utc"&gt;1517494600&lt;/last-updated-date&gt;&lt;/record&gt;&lt;/Cite&gt;&lt;/EndNote&gt;</w:instrText>
      </w:r>
      <w:r w:rsidR="00AE558E">
        <w:fldChar w:fldCharType="separate"/>
      </w:r>
      <w:r w:rsidR="00AE558E">
        <w:rPr>
          <w:noProof/>
        </w:rPr>
        <w:t>(Anon, 1998)</w:t>
      </w:r>
      <w:r w:rsidR="00AE558E">
        <w:fldChar w:fldCharType="end"/>
      </w:r>
      <w:r w:rsidR="00A7568A">
        <w:t xml:space="preserve">. </w:t>
      </w:r>
      <w:r w:rsidR="002F723A">
        <w:t>F</w:t>
      </w:r>
      <w:r w:rsidR="00D706BA">
        <w:t>ive of the</w:t>
      </w:r>
      <w:r w:rsidR="00882247">
        <w:t xml:space="preserve"> eight years of aer</w:t>
      </w:r>
      <w:r w:rsidR="00D706BA">
        <w:t xml:space="preserve">ial data </w:t>
      </w:r>
      <w:r w:rsidR="00EC41BA">
        <w:t xml:space="preserve">post-1991 </w:t>
      </w:r>
      <w:r w:rsidR="00C07936">
        <w:t xml:space="preserve">either </w:t>
      </w:r>
      <w:r w:rsidR="00882247">
        <w:t xml:space="preserve">did not adequately cover </w:t>
      </w:r>
      <w:r w:rsidR="00D706BA">
        <w:t xml:space="preserve">peak spawning times (1991-1993) </w:t>
      </w:r>
      <w:r w:rsidR="00C07936">
        <w:t>or</w:t>
      </w:r>
      <w:r w:rsidR="00D706BA">
        <w:t xml:space="preserve"> had reduced </w:t>
      </w:r>
      <w:r w:rsidR="00882247">
        <w:t>ge</w:t>
      </w:r>
      <w:r w:rsidR="00D706BA">
        <w:t>ographical coverage</w:t>
      </w:r>
      <w:r w:rsidR="00882247">
        <w:t xml:space="preserve"> (1997-1998)</w:t>
      </w:r>
      <w:r w:rsidR="008F4BC0">
        <w:t>.</w:t>
      </w:r>
      <w:r w:rsidR="00D706BA">
        <w:t xml:space="preserve"> </w:t>
      </w:r>
      <w:r w:rsidR="00000CCB">
        <w:t xml:space="preserve">Due to the reduced </w:t>
      </w:r>
      <w:r w:rsidR="00F34BED">
        <w:t>ability of the aerial survey to estimate</w:t>
      </w:r>
      <w:r w:rsidR="00380A66">
        <w:t xml:space="preserve"> </w:t>
      </w:r>
      <w:r w:rsidR="00F34BED">
        <w:t xml:space="preserve">capelin </w:t>
      </w:r>
      <w:r w:rsidR="00000CCB">
        <w:t xml:space="preserve">stock abundance </w:t>
      </w:r>
      <w:r w:rsidR="00380A66">
        <w:t>post-1991, this index</w:t>
      </w:r>
      <w:r w:rsidR="003169D1">
        <w:t xml:space="preserve"> </w:t>
      </w:r>
      <w:r w:rsidR="005846B1">
        <w:t xml:space="preserve">should be used with caution and </w:t>
      </w:r>
      <w:r w:rsidR="003169D1">
        <w:t xml:space="preserve">does not </w:t>
      </w:r>
      <w:r w:rsidR="00F34BED">
        <w:t>un</w:t>
      </w:r>
      <w:r w:rsidR="003169D1">
        <w:t xml:space="preserve">equivocally support </w:t>
      </w:r>
      <w:r w:rsidR="007D1C19">
        <w:t>the hypothesis of a</w:t>
      </w:r>
      <w:r w:rsidR="00EE279C">
        <w:t xml:space="preserve"> </w:t>
      </w:r>
      <w:r w:rsidR="003169D1">
        <w:t>non-collapse of capelin</w:t>
      </w:r>
      <w:r w:rsidR="002F723A">
        <w:t>.</w:t>
      </w:r>
    </w:p>
    <w:p w:rsidR="00173278" w:rsidRPr="00FB71BD" w:rsidRDefault="00173278" w:rsidP="00692AD2">
      <w:pPr>
        <w:rPr>
          <w:highlight w:val="yellow"/>
          <w:u w:val="single"/>
        </w:rPr>
      </w:pPr>
      <w:r>
        <w:rPr>
          <w:u w:val="single"/>
          <w:lang w:val="en-US"/>
        </w:rPr>
        <w:t xml:space="preserve">Timing of inshore spawning: </w:t>
      </w:r>
      <w:r w:rsidRPr="00B65291">
        <w:rPr>
          <w:lang w:val="en-US"/>
        </w:rPr>
        <w:t xml:space="preserve">Trinity Bay. </w:t>
      </w:r>
      <w:proofErr w:type="gramStart"/>
      <w:r>
        <w:rPr>
          <w:lang w:val="en-US"/>
        </w:rPr>
        <w:t>Peak spawning 25 days later.</w:t>
      </w:r>
      <w:proofErr w:type="gramEnd"/>
      <w:r>
        <w:rPr>
          <w:lang w:val="en-US"/>
        </w:rPr>
        <w:t xml:space="preserve"> Therefore </w:t>
      </w:r>
      <w:r w:rsidR="0001258D">
        <w:rPr>
          <w:lang w:val="en-US"/>
        </w:rPr>
        <w:t xml:space="preserve">acoustic </w:t>
      </w:r>
      <w:r>
        <w:rPr>
          <w:lang w:val="en-US"/>
        </w:rPr>
        <w:t xml:space="preserve">survey might have been too early </w:t>
      </w:r>
      <w:r w:rsidRPr="00FB71BD">
        <w:rPr>
          <w:highlight w:val="yellow"/>
          <w:lang w:val="en-US"/>
        </w:rPr>
        <w:t>HANNAH, DOM</w:t>
      </w:r>
    </w:p>
    <w:p w:rsidR="00692AD2" w:rsidRDefault="003F3454" w:rsidP="00692AD2">
      <w:pPr>
        <w:rPr>
          <w:u w:val="single"/>
        </w:rPr>
      </w:pPr>
      <w:r>
        <w:t xml:space="preserve">The later timing of inshore spawning post-1991 </w:t>
      </w:r>
      <w:r w:rsidR="00786327">
        <w:t xml:space="preserve">does not explain the persistently low capelin biomass surveyed by </w:t>
      </w:r>
      <w:r>
        <w:t xml:space="preserve">the </w:t>
      </w:r>
      <w:r w:rsidR="002367BA">
        <w:t xml:space="preserve">May </w:t>
      </w:r>
      <w:r w:rsidR="004C6550">
        <w:t xml:space="preserve">spring </w:t>
      </w:r>
      <w:r>
        <w:t>acoustic survey</w:t>
      </w:r>
      <w:r w:rsidR="004C6550">
        <w:t xml:space="preserve"> in NAFO Div. 3L</w:t>
      </w:r>
      <w:r>
        <w:t xml:space="preserve"> </w:t>
      </w:r>
      <w:r w:rsidR="00AE558E">
        <w:fldChar w:fldCharType="begin"/>
      </w:r>
      <w:r w:rsidR="00AE558E">
        <w:instrText xml:space="preserve"> ADDIN EN.CITE &lt;EndNote&gt;&lt;Cite&gt;&lt;Author&gt;Frank&lt;/Author&gt;&lt;Year&gt;2016&lt;/Year&gt;&lt;IDText&gt;Anomalous ecosystem dynamics following the apparent collapse of a keystone forage species&lt;/IDText&gt;&lt;DisplayText&gt;(Frank et al., 2016)&lt;/DisplayText&gt;&lt;record&gt;&lt;titles&gt;&lt;title&gt;Anomalous ecosystem dynamics following the apparent collapse of a keystone forage species&lt;/title&gt;&lt;secondary-title&gt;MEPS&lt;/secondary-title&gt;&lt;/titles&gt;&lt;pages&gt;185-202&lt;/pages&gt;&lt;contributors&gt;&lt;authors&gt;&lt;author&gt;Frank, K.T.&lt;/author&gt;&lt;author&gt;Petrie, B.&lt;/author&gt;&lt;author&gt;Boyce, D.&lt;/author&gt;&lt;author&gt;Leggett, W. C.&lt;/author&gt;&lt;/authors&gt;&lt;/contributors&gt;&lt;added-date format="utc"&gt;1516798127&lt;/added-date&gt;&lt;ref-type name="Journal Article"&gt;17&lt;/ref-type&gt;&lt;dates&gt;&lt;year&gt;2016&lt;/year&gt;&lt;/dates&gt;&lt;rec-number&gt;159&lt;/rec-number&gt;&lt;last-updated-date format="utc"&gt;1516798179&lt;/last-updated-date&gt;&lt;volume&gt;553&lt;/volume&gt;&lt;/record&gt;&lt;/Cite&gt;&lt;/EndNote&gt;</w:instrText>
      </w:r>
      <w:r w:rsidR="00AE558E">
        <w:fldChar w:fldCharType="separate"/>
      </w:r>
      <w:r w:rsidR="00AE558E">
        <w:rPr>
          <w:noProof/>
        </w:rPr>
        <w:t>(Frank et al., 2016)</w:t>
      </w:r>
      <w:r w:rsidR="00AE558E">
        <w:fldChar w:fldCharType="end"/>
      </w:r>
      <w:r>
        <w:t>. The probability of the acous</w:t>
      </w:r>
      <w:r w:rsidR="00F328E4">
        <w:t xml:space="preserve">tic survey missing </w:t>
      </w:r>
      <w:r w:rsidR="00786327">
        <w:t xml:space="preserve">peak </w:t>
      </w:r>
      <w:r w:rsidR="00B11069">
        <w:t xml:space="preserve">offshore </w:t>
      </w:r>
      <w:r w:rsidR="00F328E4">
        <w:t xml:space="preserve">capelin </w:t>
      </w:r>
      <w:r>
        <w:t xml:space="preserve">biomass </w:t>
      </w:r>
      <w:r w:rsidR="008F1F9E">
        <w:t xml:space="preserve">in 25 successive years </w:t>
      </w:r>
      <w:r>
        <w:t xml:space="preserve">was </w:t>
      </w:r>
      <w:r w:rsidR="008F1F9E">
        <w:t xml:space="preserve">22% </w:t>
      </w:r>
      <w:r w:rsidR="00AE558E">
        <w:fldChar w:fldCharType="begin"/>
      </w:r>
      <w:r w:rsidR="00AE558E">
        <w:instrText xml:space="preserve"> ADDIN EN.CITE &lt;EndNote&gt;&lt;Cite&gt;&lt;Author&gt;Frank&lt;/Author&gt;&lt;Year&gt;2016&lt;/Year&gt;&lt;IDText&gt;Anomalous ecosystem dynamics following the apparent collapse of a keystone forage species&lt;/IDText&gt;&lt;DisplayText&gt;(Frank et al., 2016)&lt;/DisplayText&gt;&lt;record&gt;&lt;titles&gt;&lt;title&gt;Anomalous ecosystem dynamics following the apparent collapse of a keystone forage species&lt;/title&gt;&lt;secondary-title&gt;MEPS&lt;/secondary-title&gt;&lt;/titles&gt;&lt;pages&gt;185-202&lt;/pages&gt;&lt;contributors&gt;&lt;authors&gt;&lt;author&gt;Frank, K.T.&lt;/author&gt;&lt;author&gt;Petrie, B.&lt;/author&gt;&lt;author&gt;Boyce, D.&lt;/author&gt;&lt;author&gt;Leggett, W. C.&lt;/author&gt;&lt;/authors&gt;&lt;/contributors&gt;&lt;added-date format="utc"&gt;1516798127&lt;/added-date&gt;&lt;ref-type name="Journal Article"&gt;17&lt;/ref-type&gt;&lt;dates&gt;&lt;year&gt;2016&lt;/year&gt;&lt;/dates&gt;&lt;rec-number&gt;159&lt;/rec-number&gt;&lt;last-updated-date format="utc"&gt;1516798179&lt;/last-updated-date&gt;&lt;volume&gt;553&lt;/volume&gt;&lt;/record&gt;&lt;/Cite&gt;&lt;/EndNote&gt;</w:instrText>
      </w:r>
      <w:r w:rsidR="00AE558E">
        <w:fldChar w:fldCharType="separate"/>
      </w:r>
      <w:r w:rsidR="00AE558E">
        <w:rPr>
          <w:noProof/>
        </w:rPr>
        <w:t>(Frank et al., 2016)</w:t>
      </w:r>
      <w:r w:rsidR="00AE558E">
        <w:fldChar w:fldCharType="end"/>
      </w:r>
      <w:r w:rsidR="008F1F9E">
        <w:t>.</w:t>
      </w:r>
      <w:r w:rsidR="000A1D06">
        <w:t xml:space="preserve"> </w:t>
      </w:r>
      <w:r w:rsidR="004C6550">
        <w:t xml:space="preserve">Furthermore, </w:t>
      </w:r>
      <w:r w:rsidR="00824806">
        <w:t>the</w:t>
      </w:r>
      <w:r w:rsidR="00F50E43">
        <w:t xml:space="preserve"> acoustic survey </w:t>
      </w:r>
      <w:r w:rsidR="00F328E4">
        <w:t xml:space="preserve">of the immature portion of the stock </w:t>
      </w:r>
      <w:r w:rsidR="00F50E43">
        <w:t>has picked up on tren</w:t>
      </w:r>
      <w:r w:rsidR="002367BA">
        <w:t>ds seen in both the larval indices</w:t>
      </w:r>
      <w:r w:rsidR="00F50E43">
        <w:t xml:space="preserve"> </w:t>
      </w:r>
      <w:r w:rsidR="00065062">
        <w:fldChar w:fldCharType="begin"/>
      </w:r>
      <w:r w:rsidR="00065062">
        <w:instrText xml:space="preserve"> ADDIN EN.CITE &lt;EndNote&gt;&lt;Cite&gt;&lt;Author&gt;Nakashima&lt;/Author&gt;&lt;Year&gt;2014&lt;/Year&gt;&lt;IDText&gt;Capelin (Mallotus villosus) recruitment indices in NAFO Division 3KL&lt;/IDText&gt;&lt;DisplayText&gt;(Nakashima and Mowbray, 2014, Murphy et al., 2018)&lt;/DisplayText&gt;&lt;record&gt;&lt;titles&gt;&lt;title&gt;&lt;style font="default" size="100%"&gt;Capelin (M&lt;/style&gt;&lt;style face="italic" font="default" size="100%"&gt;allotus villosus)&lt;/style&gt;&lt;style font="default" size="100%"&gt; recruitment indices in NAFO Division 3KL&lt;/style&gt;&lt;/title&gt;&lt;/titles&gt;&lt;contributors&gt;&lt;authors&gt;&lt;author&gt;Nakashima, B. S.&lt;/author&gt;&lt;author&gt;Mowbray, F. K.&lt;/author&gt;&lt;/authors&gt;&lt;/contributors&gt;&lt;added-date format="utc"&gt;1516736157&lt;/added-date&gt;&lt;ref-type name="Government Document"&gt;46&lt;/ref-type&gt;&lt;dates&gt;&lt;year&gt;2014&lt;/year&gt;&lt;/dates&gt;&lt;rec-number&gt;152&lt;/rec-number&gt;&lt;last-updated-date format="utc"&gt;1516798074&lt;/last-updated-date&gt;&lt;contributors&gt;&lt;secondary-authors&gt;&lt;author&gt;Fisheries and Oceans Canada&lt;/author&gt;&lt;/secondary-authors&gt;&lt;/contributors&gt;&lt;volume&gt;DFO&amp;#xA;Can. Sci. Advis. Sec. Res. Doc. 2013/091 v + 27 p.&lt;/volume&gt;&lt;/record&gt;&lt;/Cite&gt;&lt;Cite&gt;&lt;Author&gt;Murphy&lt;/Author&gt;&lt;Year&gt;2018&lt;/Year&gt;&lt;IDText&gt;Re-visiting the drivers of capelin recruitment in Newfoundland since 1991&lt;/IDText&gt;&lt;record&gt;&lt;titles&gt;&lt;title&gt;Re-visiting the drivers of capelin recruitment in Newfoundland since 1991&lt;/title&gt;&lt;secondary-title&gt;Fish. Res.&lt;/secondary-title&gt;&lt;/titles&gt;&lt;pages&gt;1-10&lt;/pages&gt;&lt;contributors&gt;&lt;authors&gt;&lt;author&gt;Murphy, H. M.&lt;/author&gt;&lt;author&gt;Pepin, P.&lt;/author&gt;&lt;author&gt;Robert, D&lt;/author&gt;&lt;/authors&gt;&lt;/contributors&gt;&lt;added-date format="utc"&gt;1516736042&lt;/added-date&gt;&lt;ref-type name="Journal Article"&gt;17&lt;/ref-type&gt;&lt;dates&gt;&lt;year&gt;2018&lt;/year&gt;&lt;/dates&gt;&lt;rec-number&gt;151&lt;/rec-number&gt;&lt;last-updated-date format="utc"&gt;1517494366&lt;/last-updated-date&gt;&lt;electronic-resource-num&gt;https://doi.org/10.1016/j.fishres.2017.12.005&lt;/electronic-resource-num&gt;&lt;volume&gt;200&lt;/volume&gt;&lt;/record&gt;&lt;/Cite&gt;&lt;/EndNote&gt;</w:instrText>
      </w:r>
      <w:r w:rsidR="00065062">
        <w:fldChar w:fldCharType="separate"/>
      </w:r>
      <w:r w:rsidR="00065062">
        <w:rPr>
          <w:noProof/>
        </w:rPr>
        <w:t>(Nakashima and Mowbray, 2014, Murphy et al., 2018)</w:t>
      </w:r>
      <w:r w:rsidR="00065062">
        <w:fldChar w:fldCharType="end"/>
      </w:r>
      <w:r w:rsidR="007147D7">
        <w:t xml:space="preserve"> </w:t>
      </w:r>
      <w:r w:rsidR="0080799E">
        <w:t xml:space="preserve">and the fall multi-species </w:t>
      </w:r>
      <w:r w:rsidR="00B807C9">
        <w:t xml:space="preserve">bottom </w:t>
      </w:r>
      <w:r w:rsidR="0080799E">
        <w:t xml:space="preserve">trawl surveys </w:t>
      </w:r>
      <w:r w:rsidR="005061A0">
        <w:fldChar w:fldCharType="begin"/>
      </w:r>
      <w:r w:rsidR="005061A0">
        <w:instrText xml:space="preserve"> ADDIN EN.CITE &lt;EndNote&gt;&lt;Cite&gt;&lt;Author&gt;DFO&lt;/Author&gt;&lt;Year&gt;2015&lt;/Year&gt;&lt;IDText&gt;Assessment of capelin in subarea 2 and divisions 3KL in 2015&lt;/IDText&gt;&lt;DisplayText&gt;(DFO, 2015)&lt;/DisplayText&gt;&lt;record&gt;&lt;titles&gt;&lt;title&gt;Assessment of capelin in subarea 2 and divisions 3KL in 2015&lt;/title&gt;&lt;/titles&gt;&lt;contributors&gt;&lt;authors&gt;&lt;author&gt;DFO&lt;/author&gt;&lt;/authors&gt;&lt;/contributors&gt;&lt;added-date format="utc"&gt;1516801023&lt;/added-date&gt;&lt;ref-type name="Government Document"&gt;46&lt;/ref-type&gt;&lt;dates&gt;&lt;year&gt;2015&lt;/year&gt;&lt;/dates&gt;&lt;rec-number&gt;160&lt;/rec-number&gt;&lt;publisher&gt;DFO Can. Sci. Advis. Sec. Sci. Advis. Rep. 2015/036&lt;/publisher&gt;&lt;last-updated-date format="utc"&gt;1517494326&lt;/last-updated-date&gt;&lt;/record&gt;&lt;/Cite&gt;&lt;/EndNote&gt;</w:instrText>
      </w:r>
      <w:r w:rsidR="005061A0">
        <w:fldChar w:fldCharType="separate"/>
      </w:r>
      <w:r w:rsidR="005061A0">
        <w:rPr>
          <w:noProof/>
        </w:rPr>
        <w:t>(DFO, 2015</w:t>
      </w:r>
      <w:r w:rsidR="00FD211A">
        <w:rPr>
          <w:noProof/>
        </w:rPr>
        <w:t>; Figure X</w:t>
      </w:r>
      <w:r w:rsidR="005061A0">
        <w:rPr>
          <w:noProof/>
        </w:rPr>
        <w:t>)</w:t>
      </w:r>
      <w:r w:rsidR="005061A0">
        <w:fldChar w:fldCharType="end"/>
      </w:r>
      <w:r w:rsidR="0080799E">
        <w:t xml:space="preserve">. There was an increase in </w:t>
      </w:r>
      <w:r w:rsidR="00B807C9">
        <w:t xml:space="preserve">the </w:t>
      </w:r>
      <w:r w:rsidR="0080799E">
        <w:t xml:space="preserve">larval </w:t>
      </w:r>
      <w:r w:rsidR="00B807C9">
        <w:t xml:space="preserve">index </w:t>
      </w:r>
      <w:r w:rsidR="0080799E">
        <w:t xml:space="preserve">in </w:t>
      </w:r>
      <w:r w:rsidR="00F50E43">
        <w:t>the mid- 2000s as well as in 2011-13</w:t>
      </w:r>
      <w:r w:rsidR="008C5163">
        <w:t xml:space="preserve">, </w:t>
      </w:r>
      <w:r w:rsidR="006F4678">
        <w:t xml:space="preserve">and these increases in recruitment were detected </w:t>
      </w:r>
      <w:r w:rsidR="0080799E">
        <w:t xml:space="preserve">in the </w:t>
      </w:r>
      <w:r w:rsidR="006F4678">
        <w:t>acoustic survey</w:t>
      </w:r>
      <w:r w:rsidR="0080799E">
        <w:t xml:space="preserve"> </w:t>
      </w:r>
      <w:r w:rsidR="007147D7">
        <w:fldChar w:fldCharType="begin"/>
      </w:r>
      <w:r w:rsidR="005061A0">
        <w:instrText xml:space="preserve"> ADDIN EN.CITE &lt;EndNote&gt;&lt;Cite&gt;&lt;Author&gt;Murphy&lt;/Author&gt;&lt;Year&gt;2018&lt;/Year&gt;&lt;IDText&gt;Re-visiting the drivers of capelin recruitment in Newfoundland since 1991&lt;/IDText&gt;&lt;DisplayText&gt;(Murphy et al., 2018, DFO, 2015)&lt;/DisplayText&gt;&lt;record&gt;&lt;titles&gt;&lt;title&gt;Re-visiting the drivers of capelin recruitment in Newfoundland since 1991&lt;/title&gt;&lt;secondary-title&gt;Fish. Res.&lt;/secondary-title&gt;&lt;/titles&gt;&lt;pages&gt;1-10&lt;/pages&gt;&lt;contributors&gt;&lt;authors&gt;&lt;author&gt;Murphy, H. M.&lt;/author&gt;&lt;author&gt;Pepin, P.&lt;/author&gt;&lt;author&gt;Robert, D&lt;/author&gt;&lt;/authors&gt;&lt;/contributors&gt;&lt;added-date format="utc"&gt;1516736042&lt;/added-date&gt;&lt;ref-type name="Journal Article"&gt;17&lt;/ref-type&gt;&lt;dates&gt;&lt;year&gt;2018&lt;/year&gt;&lt;/dates&gt;&lt;rec-number&gt;151&lt;/rec-number&gt;&lt;last-updated-date format="utc"&gt;1517494366&lt;/last-updated-date&gt;&lt;electronic-resource-num&gt;https://doi.org/10.1016/j.fishres.2017.12.005&lt;/electronic-resource-num&gt;&lt;volume&gt;200&lt;/volume&gt;&lt;/record&gt;&lt;/Cite&gt;&lt;Cite&gt;&lt;Author&gt;DFO&lt;/Author&gt;&lt;Year&gt;2015&lt;/Year&gt;&lt;IDText&gt;Assessment of capelin in subarea 2 and divisions 3KL in 2015&lt;/IDText&gt;&lt;record&gt;&lt;titles&gt;&lt;title&gt;Assessment of capelin in subarea 2 and divisions 3KL in 2015&lt;/title&gt;&lt;/titles&gt;&lt;contributors&gt;&lt;authors&gt;&lt;author&gt;DFO&lt;/author&gt;&lt;/authors&gt;&lt;/contributors&gt;&lt;added-date format="utc"&gt;1516801023&lt;/added-date&gt;&lt;ref-type name="Government Document"&gt;46&lt;/ref-type&gt;&lt;dates&gt;&lt;year&gt;2015&lt;/year&gt;&lt;/dates&gt;&lt;rec-number&gt;160&lt;/rec-number&gt;&lt;publisher&gt;DFO Can. Sci. Advis. Sec. Sci. Advis. Rep. 2015/036&lt;/publisher&gt;&lt;last-updated-date format="utc"&gt;1517494326&lt;/last-updated-date&gt;&lt;/record&gt;&lt;/Cite&gt;&lt;/EndNote&gt;</w:instrText>
      </w:r>
      <w:r w:rsidR="007147D7">
        <w:fldChar w:fldCharType="separate"/>
      </w:r>
      <w:r w:rsidR="005061A0">
        <w:rPr>
          <w:noProof/>
        </w:rPr>
        <w:t>(Murphy et al., 2018, DFO, 2015)</w:t>
      </w:r>
      <w:r w:rsidR="007147D7">
        <w:fldChar w:fldCharType="end"/>
      </w:r>
      <w:r w:rsidR="0080799E">
        <w:t xml:space="preserve">.  In the </w:t>
      </w:r>
      <w:r w:rsidR="00FD0B67">
        <w:t xml:space="preserve">fall multi-species </w:t>
      </w:r>
      <w:r w:rsidR="0080799E">
        <w:t xml:space="preserve">bottom </w:t>
      </w:r>
      <w:r w:rsidR="00FD0B67">
        <w:t xml:space="preserve">trawl surveys, </w:t>
      </w:r>
      <w:r w:rsidR="0080799E">
        <w:t xml:space="preserve">there were </w:t>
      </w:r>
      <w:r w:rsidR="008C5163">
        <w:t xml:space="preserve">changes in </w:t>
      </w:r>
      <w:r w:rsidR="0080799E">
        <w:t xml:space="preserve">the </w:t>
      </w:r>
      <w:r w:rsidR="008C5163">
        <w:t xml:space="preserve">distribution </w:t>
      </w:r>
      <w:r w:rsidR="00FD0B67">
        <w:t xml:space="preserve">of capelin sampled in the </w:t>
      </w:r>
      <w:r w:rsidR="00154D6E">
        <w:t>fall</w:t>
      </w:r>
      <w:r w:rsidR="00296D0A">
        <w:t xml:space="preserve"> </w:t>
      </w:r>
      <w:r w:rsidR="0080799E">
        <w:t xml:space="preserve">for the years </w:t>
      </w:r>
      <w:r w:rsidR="00296D0A">
        <w:t>2006-2007 and 2011-2014</w:t>
      </w:r>
      <w:r w:rsidR="008C5163">
        <w:t xml:space="preserve"> </w:t>
      </w:r>
      <w:r w:rsidR="0080799E">
        <w:t>where capelin were distributed further north</w:t>
      </w:r>
      <w:r w:rsidR="00FD211A">
        <w:t xml:space="preserve"> </w:t>
      </w:r>
      <w:r w:rsidR="005061A0">
        <w:fldChar w:fldCharType="begin"/>
      </w:r>
      <w:r w:rsidR="005061A0">
        <w:instrText xml:space="preserve"> ADDIN EN.CITE &lt;EndNote&gt;&lt;Cite&gt;&lt;Author&gt;DFO&lt;/Author&gt;&lt;Year&gt;2015&lt;/Year&gt;&lt;IDText&gt;Assessment of capelin in subarea 2 and divisions 3KL in 2015&lt;/IDText&gt;&lt;DisplayText&gt;(DFO, 2015)&lt;/DisplayText&gt;&lt;record&gt;&lt;titles&gt;&lt;title&gt;Assessment of capelin in subarea 2 and divisions 3KL in 2015&lt;/title&gt;&lt;/titles&gt;&lt;contributors&gt;&lt;authors&gt;&lt;author&gt;DFO&lt;/author&gt;&lt;/authors&gt;&lt;/contributors&gt;&lt;added-date format="utc"&gt;1516801023&lt;/added-date&gt;&lt;ref-type name="Government Document"&gt;46&lt;/ref-type&gt;&lt;dates&gt;&lt;year&gt;2015&lt;/year&gt;&lt;/dates&gt;&lt;rec-number&gt;160&lt;/rec-number&gt;&lt;publisher&gt;DFO Can. Sci. Advis. Sec. Sci. Advis. Rep. 2015/036&lt;/publisher&gt;&lt;last-updated-date format="utc"&gt;1517494326&lt;/last-updated-date&gt;&lt;/record&gt;&lt;/Cite&gt;&lt;/EndNote&gt;</w:instrText>
      </w:r>
      <w:r w:rsidR="005061A0">
        <w:fldChar w:fldCharType="separate"/>
      </w:r>
      <w:r w:rsidR="005061A0">
        <w:rPr>
          <w:noProof/>
        </w:rPr>
        <w:t>(DFO, 2015</w:t>
      </w:r>
      <w:r w:rsidR="00FD211A">
        <w:rPr>
          <w:noProof/>
        </w:rPr>
        <w:t xml:space="preserve">; Figure </w:t>
      </w:r>
      <w:bookmarkStart w:id="0" w:name="_GoBack"/>
      <w:bookmarkEnd w:id="0"/>
      <w:r w:rsidR="00FD211A">
        <w:rPr>
          <w:noProof/>
        </w:rPr>
        <w:t>X</w:t>
      </w:r>
      <w:r w:rsidR="005061A0">
        <w:rPr>
          <w:noProof/>
        </w:rPr>
        <w:t>)</w:t>
      </w:r>
      <w:r w:rsidR="005061A0">
        <w:fldChar w:fldCharType="end"/>
      </w:r>
      <w:r w:rsidR="008C5163">
        <w:t xml:space="preserve">. </w:t>
      </w:r>
      <w:r w:rsidR="0080799E">
        <w:t xml:space="preserve">This change in distribution </w:t>
      </w:r>
      <w:r w:rsidR="00773DE1">
        <w:t>was</w:t>
      </w:r>
      <w:r w:rsidR="0080799E">
        <w:t xml:space="preserve"> similar to capelin distribution in the fall in the 1980s</w:t>
      </w:r>
      <w:r w:rsidR="00B807C9">
        <w:t>, when c</w:t>
      </w:r>
      <w:r w:rsidR="004B6912">
        <w:t>apelin biomass was much higher.</w:t>
      </w:r>
      <w:r w:rsidR="00B807C9">
        <w:t xml:space="preserve"> This</w:t>
      </w:r>
      <w:r w:rsidR="006F4678">
        <w:t xml:space="preserve"> change in distribution reflected</w:t>
      </w:r>
      <w:r w:rsidR="00B807C9">
        <w:t xml:space="preserve"> a higher biomass</w:t>
      </w:r>
      <w:r w:rsidR="0080799E">
        <w:t xml:space="preserve"> of capelin detected in the acoustic survey </w:t>
      </w:r>
      <w:r w:rsidR="00B807C9">
        <w:t xml:space="preserve">in those years </w:t>
      </w:r>
      <w:r w:rsidR="007147D7">
        <w:fldChar w:fldCharType="begin"/>
      </w:r>
      <w:r w:rsidR="005061A0">
        <w:instrText xml:space="preserve"> ADDIN EN.CITE &lt;EndNote&gt;&lt;Cite&gt;&lt;Author&gt;DFO&lt;/Author&gt;&lt;Year&gt;2015&lt;/Year&gt;&lt;IDText&gt;Assessment of capelin in subarea 2 and divisions 3KL in 2015&lt;/IDText&gt;&lt;DisplayText&gt;(DFO, 2015)&lt;/DisplayText&gt;&lt;record&gt;&lt;titles&gt;&lt;title&gt;Assessment of capelin in subarea 2 and divisions 3KL in 2015&lt;/title&gt;&lt;/titles&gt;&lt;contributors&gt;&lt;authors&gt;&lt;author&gt;DFO&lt;/author&gt;&lt;/authors&gt;&lt;/contributors&gt;&lt;added-date format="utc"&gt;1516801023&lt;/added-date&gt;&lt;ref-type name="Government Document"&gt;46&lt;/ref-type&gt;&lt;dates&gt;&lt;year&gt;2015&lt;/year&gt;&lt;/dates&gt;&lt;rec-number&gt;160&lt;/rec-number&gt;&lt;publisher&gt;DFO Can. Sci. Advis. Sec. Sci. Advis. Rep. 2015/036&lt;/publisher&gt;&lt;last-updated-date format="utc"&gt;1516801115&lt;/last-updated-date&gt;&lt;contributors&gt;&lt;secondary-authors&gt;&lt;author&gt;Fisheries and Oceans Canada&lt;/author&gt;&lt;/secondary-authors&gt;&lt;/contributors&gt;&lt;/record&gt;&lt;/Cite&gt;&lt;Cite&gt;&lt;Author&gt;DFO&lt;/Author&gt;&lt;Year&gt;2015&lt;/Year&gt;&lt;IDText&gt;Assessment of capelin in subarea 2 and divisions 3KL in 2015&lt;/IDText&gt;&lt;record&gt;&lt;titles&gt;&lt;title&gt;Assessment of capelin in subarea 2 and divisions 3KL in 2015&lt;/title&gt;&lt;/titles&gt;&lt;contributors&gt;&lt;authors&gt;&lt;author&gt;DFO&lt;/author&gt;&lt;/authors&gt;&lt;/contributors&gt;&lt;added-date format="utc"&gt;1516801023&lt;/added-date&gt;&lt;ref-type name="Government Document"&gt;46&lt;/ref-type&gt;&lt;dates&gt;&lt;year&gt;2015&lt;/year&gt;&lt;/dates&gt;&lt;rec-number&gt;160&lt;/rec-number&gt;&lt;publisher&gt;DFO Can. Sci. Advis. Sec. Sci. Advis. Rep. 2015/036&lt;/publisher&gt;&lt;last-updated-date format="utc"&gt;1517494326&lt;/last-updated-date&gt;&lt;/record&gt;&lt;/Cite&gt;&lt;/EndNote&gt;</w:instrText>
      </w:r>
      <w:r w:rsidR="007147D7">
        <w:fldChar w:fldCharType="separate"/>
      </w:r>
      <w:r w:rsidR="005061A0">
        <w:rPr>
          <w:noProof/>
        </w:rPr>
        <w:t>(DFO, 2015)</w:t>
      </w:r>
      <w:r w:rsidR="007147D7">
        <w:fldChar w:fldCharType="end"/>
      </w:r>
      <w:r w:rsidR="00000CCB">
        <w:t>.</w:t>
      </w:r>
      <w:r w:rsidR="0080799E">
        <w:t xml:space="preserve"> </w:t>
      </w:r>
    </w:p>
    <w:p w:rsidR="00173278" w:rsidRPr="00B65291" w:rsidRDefault="00173278" w:rsidP="00692AD2">
      <w:pPr>
        <w:rPr>
          <w:u w:val="single"/>
        </w:rPr>
      </w:pPr>
      <w:r w:rsidRPr="00B65291">
        <w:rPr>
          <w:u w:val="single"/>
          <w:lang w:val="en-US"/>
        </w:rPr>
        <w:t>Capelin recruitment</w:t>
      </w:r>
      <w:r>
        <w:rPr>
          <w:u w:val="single"/>
          <w:lang w:val="en-US"/>
        </w:rPr>
        <w:t xml:space="preserve"> </w:t>
      </w:r>
      <w:r w:rsidRPr="00B65291">
        <w:rPr>
          <w:lang w:val="en-US"/>
        </w:rPr>
        <w:t>Trinity Bay larval production did not change post 1991. Therefore it is inconsistent with capelin collapse</w:t>
      </w:r>
      <w:r>
        <w:rPr>
          <w:lang w:val="en-US"/>
        </w:rPr>
        <w:t xml:space="preserve"> </w:t>
      </w:r>
      <w:r w:rsidRPr="00FB71BD">
        <w:rPr>
          <w:highlight w:val="yellow"/>
          <w:lang w:val="en-US"/>
        </w:rPr>
        <w:t>HANNAH, DOM</w:t>
      </w:r>
    </w:p>
    <w:p w:rsidR="00682EF2" w:rsidRDefault="00231C4A">
      <w:r>
        <w:t xml:space="preserve">Since the NL capelin stock does not follow a stock-recruit relationship </w:t>
      </w:r>
      <w:r>
        <w:fldChar w:fldCharType="begin"/>
      </w:r>
      <w:r>
        <w:instrText xml:space="preserve"> ADDIN EN.CITE &lt;EndNote&gt;&lt;Cite&gt;&lt;Author&gt;Carscadden&lt;/Author&gt;&lt;Year&gt;2000&lt;/Year&gt;&lt;IDText&gt;Evaluation of an environment-recruitment model for capelin (Mallotus villosus)&lt;/IDText&gt;&lt;DisplayText&gt;(Carscadden et al., 2000)&lt;/DisplayText&gt;&lt;record&gt;&lt;titles&gt;&lt;title&gt;&lt;style font="default" size="100%"&gt;Evaluation of an environment-recruitment model for capelin (M&lt;/style&gt;&lt;style face="italic" font="default" size="100%"&gt;allotus villosus)&lt;/style&gt;&lt;/title&gt;&lt;secondary-title&gt;ICES J. Mar. Sci.&lt;/secondary-title&gt;&lt;/titles&gt;&lt;pages&gt;412-418&lt;/pages&gt;&lt;contributors&gt;&lt;authors&gt;&lt;author&gt;Carscadden, J. E.&lt;/author&gt;&lt;author&gt;Frank, K. T.&lt;/author&gt;&lt;author&gt;Leggett, W. C.&lt;/author&gt;&lt;/authors&gt;&lt;/contributors&gt;&lt;added-date format="utc"&gt;1516736265&lt;/added-date&gt;&lt;ref-type name="Journal Article"&gt;17&lt;/ref-type&gt;&lt;dates&gt;&lt;year&gt;2000&lt;/year&gt;&lt;/dates&gt;&lt;rec-number&gt;153&lt;/rec-number&gt;&lt;last-updated-date format="utc"&gt;1516797880&lt;/last-updated-date&gt;&lt;volume&gt;57&lt;/volume&gt;&lt;/record&gt;&lt;/Cite&gt;&lt;/EndNote&gt;</w:instrText>
      </w:r>
      <w:r>
        <w:fldChar w:fldCharType="separate"/>
      </w:r>
      <w:r>
        <w:rPr>
          <w:noProof/>
        </w:rPr>
        <w:t>(Carscadden et al., 2000)</w:t>
      </w:r>
      <w:r>
        <w:fldChar w:fldCharType="end"/>
      </w:r>
      <w:r>
        <w:t xml:space="preserve">, low capelin biomass can be related to high capelin larval productivity and vice versa, as survival in the larval stage, rather than the egg stage, is related to recruitment </w:t>
      </w:r>
      <w:r>
        <w:fldChar w:fldCharType="begin">
          <w:fldData xml:space="preserve">PEVuZE5vdGU+PENpdGU+PEF1dGhvcj5GcmFuazwvQXV0aG9yPjxZZWFyPjE5ODE8L1llYXI+PElE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GcmFuazwvQXV0aG9yPjxZZWFyPjE5ODE8L1llYXI+PElE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Frank and Leggett, 1981, Leggett et al., 1984, Dalley et al., 2002, Murphy et al., 2018)</w:t>
      </w:r>
      <w:r>
        <w:fldChar w:fldCharType="end"/>
      </w:r>
      <w:r>
        <w:t xml:space="preserve">. </w:t>
      </w:r>
      <w:r w:rsidR="00B97B2E">
        <w:t>Three indices of capelin larval densities in Trinity Bay have been collected since 1990</w:t>
      </w:r>
      <w:r w:rsidR="000508CA">
        <w:t xml:space="preserve"> by Fisheries and Oceans Canada</w:t>
      </w:r>
      <w:r w:rsidR="00B97B2E">
        <w:t xml:space="preserve">. From 1990-2012 (except 1997), </w:t>
      </w:r>
      <w:r w:rsidR="00876714">
        <w:t xml:space="preserve">beach </w:t>
      </w:r>
      <w:r w:rsidR="00B97B2E">
        <w:t xml:space="preserve">emergent larval densities </w:t>
      </w:r>
      <w:r w:rsidR="004B6912">
        <w:t>[</w:t>
      </w:r>
      <w:r w:rsidR="00563EBB">
        <w:t xml:space="preserve">&lt; </w:t>
      </w:r>
      <w:r w:rsidR="00631B1F">
        <w:t>6</w:t>
      </w:r>
      <w:r w:rsidR="00B97B2E">
        <w:t xml:space="preserve"> days old</w:t>
      </w:r>
      <w:r w:rsidR="00563EBB">
        <w:t xml:space="preserve">; yolk sac is absorbed </w:t>
      </w:r>
      <w:r w:rsidR="00631B1F">
        <w:t xml:space="preserve">on average at </w:t>
      </w:r>
      <w:r w:rsidR="00C45BEF">
        <w:t>5.5 d</w:t>
      </w:r>
      <w:r w:rsidR="00631B1F">
        <w:t xml:space="preserve"> (range: 3.2 – 8.5 d)</w:t>
      </w:r>
      <w:r w:rsidR="00563EBB">
        <w:t>; Frank and Leggett 1982</w:t>
      </w:r>
      <w:r w:rsidR="004B6912">
        <w:t>]</w:t>
      </w:r>
      <w:r w:rsidR="00B97B2E">
        <w:t xml:space="preserve"> were sampled every 1-2 days during high tide </w:t>
      </w:r>
      <w:r w:rsidR="000508CA">
        <w:t xml:space="preserve">in the intertidal zone </w:t>
      </w:r>
      <w:r w:rsidR="00B97B2E">
        <w:t xml:space="preserve">using a 165 </w:t>
      </w:r>
      <w:r w:rsidR="00C70662">
        <w:t>µ</w:t>
      </w:r>
      <w:r w:rsidR="00B97B2E">
        <w:t xml:space="preserve">m mesh plankton net </w:t>
      </w:r>
      <w:r w:rsidR="00A70A0A">
        <w:t xml:space="preserve">towed </w:t>
      </w:r>
      <w:r w:rsidR="00B97B2E">
        <w:t xml:space="preserve">parallel to </w:t>
      </w:r>
      <w:r w:rsidR="00DA4A59">
        <w:t xml:space="preserve">Bellevue </w:t>
      </w:r>
      <w:r w:rsidR="00B97B2E">
        <w:t xml:space="preserve">beach for </w:t>
      </w:r>
      <w:r w:rsidR="00A70A0A">
        <w:t xml:space="preserve">a distance of </w:t>
      </w:r>
      <w:r w:rsidR="00B97B2E">
        <w:t>40 m from the start of emergence to the end of emergence</w:t>
      </w:r>
      <w:r w:rsidR="00751E31">
        <w:t xml:space="preserve"> </w:t>
      </w:r>
      <w:r w:rsidR="00A70A0A">
        <w:t>(July-</w:t>
      </w:r>
      <w:r w:rsidR="0058388A">
        <w:t xml:space="preserve">August) </w:t>
      </w:r>
      <w:r w:rsidR="00AE558E">
        <w:fldChar w:fldCharType="begin"/>
      </w:r>
      <w:r w:rsidR="00AE558E">
        <w:instrText xml:space="preserve"> ADDIN EN.CITE &lt;EndNote&gt;&lt;Cite&gt;&lt;Author&gt;Nakashima&lt;/Author&gt;&lt;Year&gt;2014&lt;/Year&gt;&lt;IDText&gt;Capelin (Mallotus villosus) recruitment indices in NAFO Division 3KL&lt;/IDText&gt;&lt;DisplayText&gt;(Nakashima and Mowbray, 2014)&lt;/DisplayText&gt;&lt;record&gt;&lt;titles&gt;&lt;title&gt;&lt;style font="default" size="100%"&gt;Capelin (M&lt;/style&gt;&lt;style face="italic" font="default" size="100%"&gt;allotus villosus)&lt;/style&gt;&lt;style font="default" size="100%"&gt; recruitment indices in NAFO Division 3KL&lt;/style&gt;&lt;/title&gt;&lt;/titles&gt;&lt;contributors&gt;&lt;authors&gt;&lt;author&gt;Nakashima, B. S.&lt;/author&gt;&lt;author&gt;Mowbray, F. K.&lt;/author&gt;&lt;/authors&gt;&lt;/contributors&gt;&lt;added-date format="utc"&gt;1516736157&lt;/added-date&gt;&lt;ref-type name="Government Document"&gt;46&lt;/ref-type&gt;&lt;dates&gt;&lt;year&gt;2014&lt;/year&gt;&lt;/dates&gt;&lt;rec-number&gt;152&lt;/rec-number&gt;&lt;last-updated-date format="utc"&gt;1516798074&lt;/last-updated-date&gt;&lt;contributors&gt;&lt;secondary-authors&gt;&lt;author&gt;Fisheries and Oceans Canada&lt;/author&gt;&lt;/secondary-authors&gt;&lt;/contributors&gt;&lt;volume&gt;DFO&amp;#xA;Can. Sci. Advis. Sec. Res. Doc. 2013/091 v + 27 p.&lt;/volume&gt;&lt;/record&gt;&lt;/Cite&gt;&lt;/EndNote&gt;</w:instrText>
      </w:r>
      <w:r w:rsidR="00AE558E">
        <w:fldChar w:fldCharType="separate"/>
      </w:r>
      <w:r w:rsidR="00AE558E">
        <w:rPr>
          <w:noProof/>
        </w:rPr>
        <w:t>(Nakashima and Mowbray, 2014)</w:t>
      </w:r>
      <w:r w:rsidR="00AE558E">
        <w:fldChar w:fldCharType="end"/>
      </w:r>
      <w:r w:rsidR="00B97B2E">
        <w:t>. From 2001-201</w:t>
      </w:r>
      <w:r w:rsidR="006E2DF0">
        <w:t>5</w:t>
      </w:r>
      <w:r w:rsidR="00B97B2E">
        <w:t xml:space="preserve">, surface tows </w:t>
      </w:r>
      <w:r w:rsidR="000508CA">
        <w:t xml:space="preserve">of 10 min duration at 2.1 knots </w:t>
      </w:r>
      <w:r w:rsidR="00B97B2E">
        <w:t xml:space="preserve">sampled </w:t>
      </w:r>
      <w:r w:rsidR="00FA5820">
        <w:t xml:space="preserve">capelin </w:t>
      </w:r>
      <w:r w:rsidR="007D64B9">
        <w:t>larval densities (&lt; 1 week to</w:t>
      </w:r>
      <w:r w:rsidR="00B97B2E">
        <w:t xml:space="preserve"> 2 weeks old) </w:t>
      </w:r>
      <w:r w:rsidR="000508CA">
        <w:t>at five stations in the</w:t>
      </w:r>
      <w:r w:rsidR="00B97B2E">
        <w:t xml:space="preserve"> nearshore area </w:t>
      </w:r>
      <w:r w:rsidR="00B931AC">
        <w:t xml:space="preserve">of Bellevue Beach </w:t>
      </w:r>
      <w:r w:rsidR="00B97B2E">
        <w:t>(</w:t>
      </w:r>
      <w:r w:rsidR="00751E31">
        <w:t xml:space="preserve">0.5 – 1 nm from the beach; 20 m depth) using a 270 </w:t>
      </w:r>
      <w:r w:rsidR="00C70662">
        <w:t>µ</w:t>
      </w:r>
      <w:r w:rsidR="00751E31">
        <w:t xml:space="preserve">m mesh </w:t>
      </w:r>
      <w:r w:rsidR="007837E5">
        <w:t xml:space="preserve">ring </w:t>
      </w:r>
      <w:r w:rsidR="00751E31">
        <w:t>net</w:t>
      </w:r>
      <w:r w:rsidR="000508CA">
        <w:t xml:space="preserve"> </w:t>
      </w:r>
      <w:r w:rsidR="00AE558E">
        <w:fldChar w:fldCharType="begin"/>
      </w:r>
      <w:r w:rsidR="00AE558E">
        <w:instrText xml:space="preserve"> ADDIN EN.CITE &lt;EndNote&gt;&lt;Cite&gt;&lt;Author&gt;Nakashima&lt;/Author&gt;&lt;Year&gt;2014&lt;/Year&gt;&lt;IDText&gt;Capelin (Mallotus villosus) recruitment indices in NAFO Division 3KL&lt;/IDText&gt;&lt;DisplayText&gt;(Nakashima and Mowbray, 2014)&lt;/DisplayText&gt;&lt;record&gt;&lt;titles&gt;&lt;title&gt;&lt;style font="default" size="100%"&gt;Capelin (M&lt;/style&gt;&lt;style face="italic" font="default" size="100%"&gt;allotus villosus)&lt;/style&gt;&lt;style font="default" size="100%"&gt; recruitment indices in NAFO Division 3KL&lt;/style&gt;&lt;/title&gt;&lt;/titles&gt;&lt;contributors&gt;&lt;authors&gt;&lt;author&gt;Nakashima, B. S.&lt;/author&gt;&lt;author&gt;Mowbray, F. K.&lt;/author&gt;&lt;/authors&gt;&lt;/contributors&gt;&lt;added-date format="utc"&gt;1516736157&lt;/added-date&gt;&lt;ref-type name="Government Document"&gt;46&lt;/ref-type&gt;&lt;dates&gt;&lt;year&gt;2014&lt;/year&gt;&lt;/dates&gt;&lt;rec-number&gt;152&lt;/rec-number&gt;&lt;last-updated-date format="utc"&gt;1516798074&lt;/last-updated-date&gt;&lt;contributors&gt;&lt;secondary-authors&gt;&lt;author&gt;Fisheries and Oceans Canada&lt;/author&gt;&lt;/secondary-authors&gt;&lt;/contributors&gt;&lt;volume&gt;DFO&amp;#xA;Can. Sci. Advis. Sec. Res. Doc. 2013/091 v + 27 p.&lt;/volume&gt;&lt;/record&gt;&lt;/Cite&gt;&lt;/EndNote&gt;</w:instrText>
      </w:r>
      <w:r w:rsidR="00AE558E">
        <w:fldChar w:fldCharType="separate"/>
      </w:r>
      <w:r w:rsidR="00AE558E">
        <w:rPr>
          <w:noProof/>
        </w:rPr>
        <w:t>(Nakashima and Mowbray, 2014)</w:t>
      </w:r>
      <w:r w:rsidR="00AE558E">
        <w:fldChar w:fldCharType="end"/>
      </w:r>
      <w:r w:rsidR="00BC45F5">
        <w:t>. L</w:t>
      </w:r>
      <w:r w:rsidR="00751E31">
        <w:t xml:space="preserve">arval sources </w:t>
      </w:r>
      <w:r w:rsidR="00C45BEF">
        <w:t>in</w:t>
      </w:r>
      <w:r w:rsidR="00751E31">
        <w:t xml:space="preserve"> the nearshore area were from </w:t>
      </w:r>
      <w:r w:rsidR="000508CA">
        <w:t xml:space="preserve">one large and </w:t>
      </w:r>
      <w:r w:rsidR="000508CA">
        <w:lastRenderedPageBreak/>
        <w:t>four small spawning beaches and two</w:t>
      </w:r>
      <w:r w:rsidR="00751E31">
        <w:t xml:space="preserve"> demersal sites </w:t>
      </w:r>
      <w:r w:rsidR="00AE558E">
        <w:fldChar w:fldCharType="begin"/>
      </w:r>
      <w:r w:rsidR="00AE558E">
        <w:instrText xml:space="preserve"> ADDIN EN.CITE &lt;EndNote&gt;&lt;Cite&gt;&lt;Author&gt;Nakashima&lt;/Author&gt;&lt;Year&gt;2014&lt;/Year&gt;&lt;IDText&gt;Capelin (Mallotus villosus) recruitment indices in NAFO Division 3KL&lt;/IDText&gt;&lt;DisplayText&gt;(Nakashima and Mowbray, 2014)&lt;/DisplayText&gt;&lt;record&gt;&lt;titles&gt;&lt;title&gt;&lt;style font="default" size="100%"&gt;Capelin (M&lt;/style&gt;&lt;style face="italic" font="default" size="100%"&gt;allotus villosus)&lt;/style&gt;&lt;style font="default" size="100%"&gt; recruitment indices in NAFO Division 3KL&lt;/style&gt;&lt;/title&gt;&lt;/titles&gt;&lt;contributors&gt;&lt;authors&gt;&lt;author&gt;Nakashima, B. S.&lt;/author&gt;&lt;author&gt;Mowbray, F. K.&lt;/author&gt;&lt;/authors&gt;&lt;/contributors&gt;&lt;added-date format="utc"&gt;1516736157&lt;/added-date&gt;&lt;ref-type name="Government Document"&gt;46&lt;/ref-type&gt;&lt;dates&gt;&lt;year&gt;2014&lt;/year&gt;&lt;/dates&gt;&lt;rec-number&gt;152&lt;/rec-number&gt;&lt;last-updated-date format="utc"&gt;1516798074&lt;/last-updated-date&gt;&lt;contributors&gt;&lt;secondary-authors&gt;&lt;author&gt;Fisheries and Oceans Canada&lt;/author&gt;&lt;/secondary-authors&gt;&lt;/contributors&gt;&lt;volume&gt;DFO&amp;#xA;Can. Sci. Advis. Sec. Res. Doc. 2013/091 v + 27 p.&lt;/volume&gt;&lt;/record&gt;&lt;/Cite&gt;&lt;/EndNote&gt;</w:instrText>
      </w:r>
      <w:r w:rsidR="00AE558E">
        <w:fldChar w:fldCharType="separate"/>
      </w:r>
      <w:r w:rsidR="00AE558E">
        <w:rPr>
          <w:noProof/>
        </w:rPr>
        <w:t>(Nakashima and Mowbray, 2014)</w:t>
      </w:r>
      <w:r w:rsidR="00AE558E">
        <w:fldChar w:fldCharType="end"/>
      </w:r>
      <w:r w:rsidR="00751E31">
        <w:t xml:space="preserve">. Like the </w:t>
      </w:r>
      <w:r w:rsidR="00876714">
        <w:t xml:space="preserve">beach </w:t>
      </w:r>
      <w:r w:rsidR="00751E31">
        <w:t xml:space="preserve">larval tows, surface tows were conducted every 1-2 days from the start of emergence to the end of emergence </w:t>
      </w:r>
      <w:r w:rsidR="0058388A">
        <w:t xml:space="preserve">in July and August </w:t>
      </w:r>
      <w:r w:rsidR="00AE558E">
        <w:fldChar w:fldCharType="begin"/>
      </w:r>
      <w:r w:rsidR="00AE558E">
        <w:instrText xml:space="preserve"> ADDIN EN.CITE &lt;EndNote&gt;&lt;Cite&gt;&lt;Author&gt;Nakashima&lt;/Author&gt;&lt;Year&gt;2014&lt;/Year&gt;&lt;IDText&gt;Capelin (Mallotus villosus) recruitment indices in NAFO Division 3KL&lt;/IDText&gt;&lt;DisplayText&gt;(Nakashima and Mowbray, 2014)&lt;/DisplayText&gt;&lt;record&gt;&lt;titles&gt;&lt;title&gt;&lt;style font="default" size="100%"&gt;Capelin (M&lt;/style&gt;&lt;style face="italic" font="default" size="100%"&gt;allotus villosus)&lt;/style&gt;&lt;style font="default" size="100%"&gt; recruitment indices in NAFO Division 3KL&lt;/style&gt;&lt;/title&gt;&lt;/titles&gt;&lt;contributors&gt;&lt;authors&gt;&lt;author&gt;Nakashima, B. S.&lt;/author&gt;&lt;author&gt;Mowbray, F. K.&lt;/author&gt;&lt;/authors&gt;&lt;/contributors&gt;&lt;added-date format="utc"&gt;1516736157&lt;/added-date&gt;&lt;ref-type name="Government Document"&gt;46&lt;/ref-type&gt;&lt;dates&gt;&lt;year&gt;2014&lt;/year&gt;&lt;/dates&gt;&lt;rec-number&gt;152&lt;/rec-number&gt;&lt;last-updated-date format="utc"&gt;1516798074&lt;/last-updated-date&gt;&lt;contributors&gt;&lt;secondary-authors&gt;&lt;author&gt;Fisheries and Oceans Canada&lt;/author&gt;&lt;/secondary-authors&gt;&lt;/contributors&gt;&lt;volume&gt;DFO&amp;#xA;Can. Sci. Advis. Sec. Res. Doc. 2013/091 v + 27 p.&lt;/volume&gt;&lt;/record&gt;&lt;/Cite&gt;&lt;/EndNote&gt;</w:instrText>
      </w:r>
      <w:r w:rsidR="00AE558E">
        <w:fldChar w:fldCharType="separate"/>
      </w:r>
      <w:r w:rsidR="00AE558E">
        <w:rPr>
          <w:noProof/>
        </w:rPr>
        <w:t>(Nakashima and Mowbray, 2014)</w:t>
      </w:r>
      <w:r w:rsidR="00AE558E">
        <w:fldChar w:fldCharType="end"/>
      </w:r>
      <w:r w:rsidR="00751E31">
        <w:t>. From 2002-201</w:t>
      </w:r>
      <w:r w:rsidR="006E2DF0">
        <w:t>5</w:t>
      </w:r>
      <w:r w:rsidR="00751E31">
        <w:t xml:space="preserve">, </w:t>
      </w:r>
      <w:r w:rsidR="00FC580E">
        <w:t>late-</w:t>
      </w:r>
      <w:r w:rsidR="004201EE">
        <w:t xml:space="preserve">stage </w:t>
      </w:r>
      <w:r w:rsidR="00FC580E">
        <w:t xml:space="preserve">larval </w:t>
      </w:r>
      <w:r w:rsidR="004201EE">
        <w:t xml:space="preserve">(&lt; 30 days old; 10 – 25 mm SL) </w:t>
      </w:r>
      <w:r w:rsidR="007837E5">
        <w:t xml:space="preserve">capelin </w:t>
      </w:r>
      <w:r w:rsidR="00FC580E">
        <w:t xml:space="preserve">densities were sampled </w:t>
      </w:r>
      <w:r w:rsidR="00B931AC">
        <w:t>using</w:t>
      </w:r>
      <w:r w:rsidR="00FC580E">
        <w:t xml:space="preserve"> </w:t>
      </w:r>
      <w:r w:rsidR="00751E31">
        <w:t xml:space="preserve">bongo tows </w:t>
      </w:r>
      <w:r w:rsidR="00B931AC">
        <w:t>of</w:t>
      </w:r>
      <w:r w:rsidR="00C70662">
        <w:t xml:space="preserve"> 333 µm mesh nets </w:t>
      </w:r>
      <w:r w:rsidR="00BC45F5">
        <w:t>at</w:t>
      </w:r>
      <w:r w:rsidR="00751E31">
        <w:t xml:space="preserve"> </w:t>
      </w:r>
      <w:r w:rsidR="00112033">
        <w:t xml:space="preserve">52 stations </w:t>
      </w:r>
      <w:r w:rsidR="00561F60">
        <w:t xml:space="preserve">in Trinity Bay </w:t>
      </w:r>
      <w:r w:rsidR="00112033">
        <w:t xml:space="preserve">in September </w:t>
      </w:r>
      <w:r w:rsidR="00665744">
        <w:t xml:space="preserve">and October </w:t>
      </w:r>
      <w:r w:rsidR="00112033">
        <w:t xml:space="preserve">2002, and </w:t>
      </w:r>
      <w:r w:rsidR="00751E31">
        <w:t>19 stations in the middle of Trinit</w:t>
      </w:r>
      <w:r w:rsidR="00112033">
        <w:t>y Bay in August and/or September 2003-201</w:t>
      </w:r>
      <w:r w:rsidR="006E2DF0">
        <w:t>5</w:t>
      </w:r>
      <w:r w:rsidR="00112033">
        <w:t xml:space="preserve"> </w:t>
      </w:r>
      <w:r w:rsidR="00AE558E">
        <w:fldChar w:fldCharType="begin"/>
      </w:r>
      <w:r w:rsidR="00AE558E">
        <w:instrText xml:space="preserve"> ADDIN EN.CITE &lt;EndNote&gt;&lt;Cite&gt;&lt;Author&gt;Nakashima&lt;/Author&gt;&lt;Year&gt;2014&lt;/Year&gt;&lt;IDText&gt;Capelin (Mallotus villosus) recruitment indices in NAFO Division 3KL&lt;/IDText&gt;&lt;DisplayText&gt;(Nakashima and Mowbray, 2014)&lt;/DisplayText&gt;&lt;record&gt;&lt;titles&gt;&lt;title&gt;&lt;style font="default" size="100%"&gt;Capelin (M&lt;/style&gt;&lt;style face="italic" font="default" size="100%"&gt;allotus villosus)&lt;/style&gt;&lt;style font="default" size="100%"&gt; recruitment indices in NAFO Division 3KL&lt;/style&gt;&lt;/title&gt;&lt;/titles&gt;&lt;contributors&gt;&lt;authors&gt;&lt;author&gt;Nakashima, B. S.&lt;/author&gt;&lt;author&gt;Mowbray, F. K.&lt;/author&gt;&lt;/authors&gt;&lt;/contributors&gt;&lt;added-date format="utc"&gt;1516736157&lt;/added-date&gt;&lt;ref-type name="Government Document"&gt;46&lt;/ref-type&gt;&lt;dates&gt;&lt;year&gt;2014&lt;/year&gt;&lt;/dates&gt;&lt;rec-number&gt;152&lt;/rec-number&gt;&lt;last-updated-date format="utc"&gt;1516798074&lt;/last-updated-date&gt;&lt;contributors&gt;&lt;secondary-authors&gt;&lt;author&gt;Fisheries and Oceans Canada&lt;/author&gt;&lt;/secondary-authors&gt;&lt;/contributors&gt;&lt;volume&gt;DFO&amp;#xA;Can. Sci. Advis. Sec. Res. Doc. 2013/091 v + 27 p.&lt;/volume&gt;&lt;/record&gt;&lt;/Cite&gt;&lt;/EndNote&gt;</w:instrText>
      </w:r>
      <w:r w:rsidR="00AE558E">
        <w:fldChar w:fldCharType="separate"/>
      </w:r>
      <w:r w:rsidR="00AE558E">
        <w:rPr>
          <w:noProof/>
        </w:rPr>
        <w:t>(Nakashima and Mowbray, 2014)</w:t>
      </w:r>
      <w:r w:rsidR="00AE558E">
        <w:fldChar w:fldCharType="end"/>
      </w:r>
      <w:r w:rsidR="00112033">
        <w:t xml:space="preserve"> (Table 1)</w:t>
      </w:r>
      <w:r w:rsidR="00751E31">
        <w:t>.</w:t>
      </w:r>
      <w:r w:rsidR="00C95280">
        <w:t xml:space="preserve"> </w:t>
      </w:r>
      <w:r w:rsidR="00112033">
        <w:t>The</w:t>
      </w:r>
      <w:r w:rsidR="004B6912">
        <w:t xml:space="preserve"> </w:t>
      </w:r>
      <w:r w:rsidR="00561F60">
        <w:t xml:space="preserve">late-stage larval </w:t>
      </w:r>
      <w:r w:rsidR="004B6912">
        <w:t xml:space="preserve">sampling protocol </w:t>
      </w:r>
      <w:r w:rsidR="00112033">
        <w:t>is based on</w:t>
      </w:r>
      <w:r w:rsidR="004B6912">
        <w:t xml:space="preserve"> </w:t>
      </w:r>
      <w:r w:rsidR="000508CA">
        <w:t>Dal</w:t>
      </w:r>
      <w:r w:rsidR="0058388A">
        <w:t xml:space="preserve">ley et al. </w:t>
      </w:r>
      <w:r w:rsidR="00AE558E">
        <w:fldChar w:fldCharType="begin"/>
      </w:r>
      <w:r w:rsidR="00AE558E">
        <w:instrText xml:space="preserve"> ADDIN EN.CITE &lt;EndNote&gt;&lt;Cite ExcludeAuth="1"&gt;&lt;Author&gt;Dalley&lt;/Author&gt;&lt;Year&gt;2002&lt;/Year&gt;&lt;IDText&gt;Atmospheric forcing, larval drift, and recruitment of capelin (Mallotus villosus)&lt;/IDText&gt;&lt;DisplayText&gt;(2002)&lt;/DisplayText&gt;&lt;record&gt;&lt;titles&gt;&lt;title&gt;&lt;style font="default" size="100%"&gt;Atmospheric forcing, larval drift, and recruitment of capelin (M&lt;/style&gt;&lt;style face="italic" font="default" size="100%"&gt;allotus villosus)&lt;/style&gt;&lt;/title&gt;&lt;secondary-title&gt;ICES J. Mar. Sci.&lt;/secondary-title&gt;&lt;/titles&gt;&lt;pages&gt;929-941&lt;/pages&gt;&lt;contributors&gt;&lt;authors&gt;&lt;author&gt;Dalley, E. L.&lt;/author&gt;&lt;author&gt;Anderson, J. T.&lt;/author&gt;&lt;author&gt;deYoung, B.&lt;/author&gt;&lt;/authors&gt;&lt;/contributors&gt;&lt;added-date format="utc"&gt;1516736553&lt;/added-date&gt;&lt;ref-type name="Journal Article"&gt;17&lt;/ref-type&gt;&lt;dates&gt;&lt;year&gt;2002&lt;/year&gt;&lt;/dates&gt;&lt;rec-number&gt;156&lt;/rec-number&gt;&lt;last-updated-date format="utc"&gt;1516797908&lt;/last-updated-date&gt;&lt;volume&gt;59&lt;/volume&gt;&lt;/record&gt;&lt;/Cite&gt;&lt;/EndNote&gt;</w:instrText>
      </w:r>
      <w:r w:rsidR="00AE558E">
        <w:fldChar w:fldCharType="separate"/>
      </w:r>
      <w:r w:rsidR="00AE558E">
        <w:rPr>
          <w:noProof/>
        </w:rPr>
        <w:t>(2002)</w:t>
      </w:r>
      <w:r w:rsidR="00AE558E">
        <w:fldChar w:fldCharType="end"/>
      </w:r>
      <w:r w:rsidR="000508CA">
        <w:t xml:space="preserve">. </w:t>
      </w:r>
      <w:r w:rsidR="00FC580E">
        <w:t xml:space="preserve">While there was concordance among these </w:t>
      </w:r>
      <w:r w:rsidR="00EE3996">
        <w:t xml:space="preserve">three </w:t>
      </w:r>
      <w:r w:rsidR="00945EE0">
        <w:t xml:space="preserve">larval </w:t>
      </w:r>
      <w:r w:rsidR="00FC580E">
        <w:t xml:space="preserve">indices </w:t>
      </w:r>
      <w:r w:rsidR="007837E5">
        <w:t xml:space="preserve">and the age-2 recruitment index obtained from the acoustic survey </w:t>
      </w:r>
      <w:r w:rsidR="00FC580E">
        <w:t xml:space="preserve">from 2002 until 2011, there </w:t>
      </w:r>
      <w:r w:rsidR="00451C3B">
        <w:t>has been an unexplained</w:t>
      </w:r>
      <w:r w:rsidR="00FC580E">
        <w:t xml:space="preserve"> divergence </w:t>
      </w:r>
      <w:r w:rsidR="007D64B9">
        <w:t>in recent years</w:t>
      </w:r>
      <w:r w:rsidR="00FC580E">
        <w:t xml:space="preserve"> </w:t>
      </w:r>
      <w:r w:rsidR="00AE558E">
        <w:fldChar w:fldCharType="begin"/>
      </w:r>
      <w:r w:rsidR="00065062">
        <w:instrText xml:space="preserve"> ADDIN EN.CITE &lt;EndNote&gt;&lt;Cite&gt;&lt;Author&gt;Nakashima&lt;/Author&gt;&lt;Year&gt;2014&lt;/Year&gt;&lt;IDText&gt;Capelin (Mallotus villosus) recruitment indices in NAFO Division 3KL&lt;/IDText&gt;&lt;DisplayText&gt;(Nakashima and Mowbray, 2014, Murphy et al., 2018)&lt;/DisplayText&gt;&lt;record&gt;&lt;titles&gt;&lt;title&gt;&lt;style font="default" size="100%"&gt;Capelin (M&lt;/style&gt;&lt;style face="italic" font="default" size="100%"&gt;allotus villosus)&lt;/style&gt;&lt;style font="default" size="100%"&gt; recruitment indices in NAFO Division 3KL&lt;/style&gt;&lt;/title&gt;&lt;/titles&gt;&lt;contributors&gt;&lt;authors&gt;&lt;author&gt;Nakashima, B. S.&lt;/author&gt;&lt;author&gt;Mowbray, F. K.&lt;/author&gt;&lt;/authors&gt;&lt;/contributors&gt;&lt;added-date format="utc"&gt;1516736157&lt;/added-date&gt;&lt;ref-type name="Government Document"&gt;46&lt;/ref-type&gt;&lt;dates&gt;&lt;year&gt;2014&lt;/year&gt;&lt;/dates&gt;&lt;rec-number&gt;152&lt;/rec-number&gt;&lt;last-updated-date format="utc"&gt;1516798074&lt;/last-updated-date&gt;&lt;contributors&gt;&lt;secondary-authors&gt;&lt;author&gt;Fisheries and Oceans Canada&lt;/author&gt;&lt;/secondary-authors&gt;&lt;/contributors&gt;&lt;volume&gt;DFO&amp;#xA;Can. Sci. Advis. Sec. Res. Doc. 2013/091 v + 27 p.&lt;/volume&gt;&lt;/record&gt;&lt;/Cite&gt;&lt;Cite&gt;&lt;Author&gt;Murphy&lt;/Author&gt;&lt;Year&gt;2018&lt;/Year&gt;&lt;IDText&gt;Re-visiting the drivers of capelin recruitment in Newfoundland since 1991&lt;/IDText&gt;&lt;record&gt;&lt;titles&gt;&lt;title&gt;Re-visiting the drivers of capelin recruitment in Newfoundland since 1991&lt;/title&gt;&lt;secondary-title&gt;Fish. Res.&lt;/secondary-title&gt;&lt;/titles&gt;&lt;pages&gt;1-10&lt;/pages&gt;&lt;contributors&gt;&lt;authors&gt;&lt;author&gt;Murphy, H. M.&lt;/author&gt;&lt;author&gt;Pepin, P.&lt;/author&gt;&lt;author&gt;Robert, D&lt;/author&gt;&lt;/authors&gt;&lt;/contributors&gt;&lt;added-date format="utc"&gt;1516736042&lt;/added-date&gt;&lt;ref-type name="Journal Article"&gt;17&lt;/ref-type&gt;&lt;dates&gt;&lt;year&gt;2018&lt;/year&gt;&lt;/dates&gt;&lt;rec-number&gt;151&lt;/rec-number&gt;&lt;last-updated-date format="utc"&gt;1517494366&lt;/last-updated-date&gt;&lt;electronic-resource-num&gt;https://doi.org/10.1016/j.fishres.2017.12.005&lt;/electronic-resource-num&gt;&lt;volume&gt;200&lt;/volume&gt;&lt;/record&gt;&lt;/Cite&gt;&lt;/EndNote&gt;</w:instrText>
      </w:r>
      <w:r w:rsidR="00AE558E">
        <w:fldChar w:fldCharType="separate"/>
      </w:r>
      <w:r w:rsidR="00065062">
        <w:rPr>
          <w:noProof/>
        </w:rPr>
        <w:t>(N</w:t>
      </w:r>
      <w:r w:rsidR="00464C93">
        <w:rPr>
          <w:noProof/>
        </w:rPr>
        <w:t>akashima and Mowbray, 2014</w:t>
      </w:r>
      <w:r w:rsidR="00065062">
        <w:rPr>
          <w:noProof/>
        </w:rPr>
        <w:t>)</w:t>
      </w:r>
      <w:r w:rsidR="00AE558E">
        <w:fldChar w:fldCharType="end"/>
      </w:r>
      <w:r w:rsidR="00FC580E">
        <w:t>.</w:t>
      </w:r>
      <w:r w:rsidR="00C70662">
        <w:t xml:space="preserve"> </w:t>
      </w:r>
    </w:p>
    <w:p w:rsidR="004B6912" w:rsidRDefault="00961543">
      <w:r>
        <w:t>Two</w:t>
      </w:r>
      <w:r w:rsidR="00B2402C">
        <w:t xml:space="preserve"> of the three larval indices </w:t>
      </w:r>
      <w:r w:rsidR="008A7243">
        <w:t>allow</w:t>
      </w:r>
      <w:r>
        <w:t xml:space="preserve"> for a comparison of larval densities</w:t>
      </w:r>
      <w:r w:rsidR="00EF291C">
        <w:t xml:space="preserve"> </w:t>
      </w:r>
      <w:r w:rsidR="00B2402C">
        <w:t>pre- and post-1991</w:t>
      </w:r>
      <w:r w:rsidR="00876714">
        <w:t xml:space="preserve">. The beach </w:t>
      </w:r>
      <w:r w:rsidR="00B2402C">
        <w:t>larval index in 1990 is relatively high, and there is a dramatic reduction in th</w:t>
      </w:r>
      <w:r w:rsidR="00723E41">
        <w:t>e index in 1991</w:t>
      </w:r>
      <w:r w:rsidR="00EF291C">
        <w:t xml:space="preserve"> (Table 1)</w:t>
      </w:r>
      <w:r w:rsidR="00723E41">
        <w:t xml:space="preserve">. From 1992 onwards, the </w:t>
      </w:r>
      <w:r w:rsidR="00876714">
        <w:t xml:space="preserve">beach </w:t>
      </w:r>
      <w:r w:rsidR="00723E41">
        <w:t xml:space="preserve">larval index is variable </w:t>
      </w:r>
      <w:r w:rsidR="008A7243">
        <w:t>and larval densities in some years</w:t>
      </w:r>
      <w:r w:rsidR="00723E41">
        <w:t xml:space="preserve"> are equally as high as 1990 (Table 1). </w:t>
      </w:r>
      <w:r w:rsidR="009B2A42">
        <w:t>However, the</w:t>
      </w:r>
      <w:r w:rsidR="00E85C9D">
        <w:t xml:space="preserve"> </w:t>
      </w:r>
      <w:r w:rsidR="00C84746">
        <w:t xml:space="preserve">beach </w:t>
      </w:r>
      <w:r w:rsidR="00876714">
        <w:t>larval</w:t>
      </w:r>
      <w:r w:rsidR="00AA42B3">
        <w:t xml:space="preserve"> </w:t>
      </w:r>
      <w:r w:rsidR="00EE3996">
        <w:t xml:space="preserve">index is reflective of productivity at one section of a main spawning beach and may not be reflective of productivity at other beaches, bays and/or regions. </w:t>
      </w:r>
      <w:r w:rsidR="004B6912">
        <w:t>This index was useful for determining peak spawning</w:t>
      </w:r>
      <w:r w:rsidR="00096D96">
        <w:t xml:space="preserve"> and emergence timing</w:t>
      </w:r>
      <w:r w:rsidR="004B6912">
        <w:t xml:space="preserve"> and was incorporated into the year-class multiplicative model </w:t>
      </w:r>
      <w:r w:rsidR="00AE558E">
        <w:fldChar w:fldCharType="begin"/>
      </w:r>
      <w:r w:rsidR="00AE558E">
        <w:instrText xml:space="preserve"> ADDIN EN.CITE &lt;EndNote&gt;&lt;Cite&gt;&lt;Author&gt;Evans&lt;/Author&gt;&lt;Year&gt;2002&lt;/Year&gt;&lt;IDText&gt;A weighted multiplicative analysis to estimate trends in year-class size of capelin&lt;/IDText&gt;&lt;DisplayText&gt;(Evans and Nakashima, 2002)&lt;/DisplayText&gt;&lt;record&gt;&lt;titles&gt;&lt;title&gt;A weighted multiplicative analysis to estimate trends in year-class size of capelin&lt;/title&gt;&lt;secondary-title&gt;ICES J Mar Sci&lt;/secondary-title&gt;&lt;/titles&gt;&lt;pages&gt;1116-1119&lt;/pages&gt;&lt;contributors&gt;&lt;authors&gt;&lt;author&gt;Evans, G. T.&lt;/author&gt;&lt;author&gt;Nakashima, B. S.&lt;/author&gt;&lt;/authors&gt;&lt;/contributors&gt;&lt;added-date format="utc"&gt;1516735179&lt;/added-date&gt;&lt;ref-type name="Journal Article"&gt;17&lt;/ref-type&gt;&lt;dates&gt;&lt;year&gt;2002&lt;/year&gt;&lt;/dates&gt;&lt;rec-number&gt;147&lt;/rec-number&gt;&lt;last-updated-date format="utc"&gt;1516797982&lt;/last-updated-date&gt;&lt;volume&gt;59&lt;/volume&gt;&lt;/record&gt;&lt;/Cite&gt;&lt;/EndNote&gt;</w:instrText>
      </w:r>
      <w:r w:rsidR="00AE558E">
        <w:fldChar w:fldCharType="separate"/>
      </w:r>
      <w:r w:rsidR="00AE558E">
        <w:rPr>
          <w:noProof/>
        </w:rPr>
        <w:t>(Evans and Nakashima, 2002)</w:t>
      </w:r>
      <w:r w:rsidR="00AE558E">
        <w:fldChar w:fldCharType="end"/>
      </w:r>
      <w:r w:rsidR="00FA3683">
        <w:t xml:space="preserve">, but its limited spatial coverage precludes its use as an indicator of capelin collapse or non-collapse. </w:t>
      </w:r>
      <w:r w:rsidR="00EE3996">
        <w:t xml:space="preserve">The beach </w:t>
      </w:r>
      <w:r w:rsidR="00C84746">
        <w:t>and surface</w:t>
      </w:r>
      <w:r w:rsidR="00EE3996">
        <w:t xml:space="preserve"> </w:t>
      </w:r>
      <w:r w:rsidR="00E85C9D">
        <w:t>tow indices</w:t>
      </w:r>
      <w:r w:rsidR="00411103">
        <w:t xml:space="preserve"> </w:t>
      </w:r>
      <w:r w:rsidR="00EE3996">
        <w:t>tracked each other in most years</w:t>
      </w:r>
      <w:r w:rsidR="00E85C9D">
        <w:t xml:space="preserve"> (Table 1; Nakashima and Mowbray 2014)</w:t>
      </w:r>
      <w:r w:rsidR="00EE3996">
        <w:t xml:space="preserve">, but the relationship is not significant, which may be a reflection of </w:t>
      </w:r>
      <w:r w:rsidR="00E85C9D">
        <w:t>the surf</w:t>
      </w:r>
      <w:r w:rsidR="003130AD">
        <w:t xml:space="preserve">ace tow index sampling </w:t>
      </w:r>
      <w:r w:rsidR="00E85C9D">
        <w:t xml:space="preserve">older larvae that have experienced </w:t>
      </w:r>
      <w:r w:rsidR="00411103">
        <w:t>mortality processes in the nearshore area</w:t>
      </w:r>
      <w:r w:rsidR="00BA6FCD">
        <w:t xml:space="preserve"> as well as </w:t>
      </w:r>
      <w:r w:rsidR="00E50174">
        <w:t xml:space="preserve">including </w:t>
      </w:r>
      <w:r w:rsidR="00BA6FCD">
        <w:t xml:space="preserve">contributions from </w:t>
      </w:r>
      <w:r w:rsidR="00EE3996">
        <w:t xml:space="preserve">demersal </w:t>
      </w:r>
      <w:r w:rsidR="00BA6FCD">
        <w:t>sources of larvae</w:t>
      </w:r>
      <w:r w:rsidR="00EE3996">
        <w:t>.</w:t>
      </w:r>
      <w:r w:rsidR="00411103">
        <w:t xml:space="preserve"> </w:t>
      </w:r>
      <w:r w:rsidR="0015100D">
        <w:t xml:space="preserve">The importance of </w:t>
      </w:r>
      <w:r w:rsidR="00411DB6">
        <w:t xml:space="preserve">nearshore </w:t>
      </w:r>
      <w:r w:rsidR="0015100D">
        <w:t>demersal sources of larvae to recruitment is currently unknown.</w:t>
      </w:r>
      <w:r w:rsidR="008A09A5">
        <w:t xml:space="preserve"> </w:t>
      </w:r>
    </w:p>
    <w:p w:rsidR="007813A8" w:rsidRDefault="00646DE0" w:rsidP="001E19E5">
      <w:r>
        <w:t>Fran</w:t>
      </w:r>
      <w:r w:rsidR="00AE558E">
        <w:t xml:space="preserve">k et al. </w:t>
      </w:r>
      <w:r w:rsidR="00AE558E">
        <w:fldChar w:fldCharType="begin"/>
      </w:r>
      <w:r w:rsidR="00AE558E">
        <w:instrText xml:space="preserve"> ADDIN EN.CITE &lt;EndNote&gt;&lt;Cite ExcludeAuth="1"&gt;&lt;Author&gt;Frank&lt;/Author&gt;&lt;Year&gt;2016&lt;/Year&gt;&lt;IDText&gt;Anomalous ecosystem dynamics following the apparent collapse of a keystone forage species&lt;/IDText&gt;&lt;DisplayText&gt;(2016)&lt;/DisplayText&gt;&lt;record&gt;&lt;titles&gt;&lt;title&gt;Anomalous ecosystem dynamics following the apparent collapse of a keystone forage species&lt;/title&gt;&lt;secondary-title&gt;MEPS&lt;/secondary-title&gt;&lt;/titles&gt;&lt;pages&gt;185-202&lt;/pages&gt;&lt;contributors&gt;&lt;authors&gt;&lt;author&gt;Frank, K.T.&lt;/author&gt;&lt;author&gt;Petrie, B.&lt;/author&gt;&lt;author&gt;Boyce, D.&lt;/author&gt;&lt;author&gt;Leggett, W. C.&lt;/author&gt;&lt;/authors&gt;&lt;/contributors&gt;&lt;added-date format="utc"&gt;1516798127&lt;/added-date&gt;&lt;ref-type name="Journal Article"&gt;17&lt;/ref-type&gt;&lt;dates&gt;&lt;year&gt;2016&lt;/year&gt;&lt;/dates&gt;&lt;rec-number&gt;159&lt;/rec-number&gt;&lt;last-updated-date format="utc"&gt;1516798179&lt;/last-updated-date&gt;&lt;volume&gt;553&lt;/volume&gt;&lt;/record&gt;&lt;/Cite&gt;&lt;/EndNote&gt;</w:instrText>
      </w:r>
      <w:r w:rsidR="00AE558E">
        <w:fldChar w:fldCharType="separate"/>
      </w:r>
      <w:r w:rsidR="00AE558E">
        <w:rPr>
          <w:noProof/>
        </w:rPr>
        <w:t>(2016)</w:t>
      </w:r>
      <w:r w:rsidR="00AE558E">
        <w:fldChar w:fldCharType="end"/>
      </w:r>
      <w:r>
        <w:t xml:space="preserve"> argued that since late-</w:t>
      </w:r>
      <w:r w:rsidR="006E2DF0">
        <w:t xml:space="preserve">stage </w:t>
      </w:r>
      <w:r>
        <w:t>larval production did not decrease appreciably post-1991, capelin biomass did not collapse. Late-</w:t>
      </w:r>
      <w:r w:rsidR="0000519D">
        <w:t xml:space="preserve">stage </w:t>
      </w:r>
      <w:r w:rsidR="00636B40">
        <w:t>la</w:t>
      </w:r>
      <w:r w:rsidR="00C661FE">
        <w:t xml:space="preserve">rval </w:t>
      </w:r>
      <w:r w:rsidR="006E2DF0">
        <w:t>abundance</w:t>
      </w:r>
      <w:r w:rsidR="00C661FE">
        <w:t xml:space="preserve"> estimations pre- and post-1991 were</w:t>
      </w:r>
      <w:r w:rsidR="00636B40">
        <w:t xml:space="preserve"> </w:t>
      </w:r>
      <w:r w:rsidR="00D73728">
        <w:t xml:space="preserve">sourced from </w:t>
      </w:r>
      <w:r w:rsidR="00AE558E">
        <w:t xml:space="preserve">Dalley et al. </w:t>
      </w:r>
      <w:r w:rsidR="00AE558E">
        <w:fldChar w:fldCharType="begin"/>
      </w:r>
      <w:r w:rsidR="00AE558E">
        <w:instrText xml:space="preserve"> ADDIN EN.CITE &lt;EndNote&gt;&lt;Cite ExcludeAuth="1"&gt;&lt;Author&gt;Dalley&lt;/Author&gt;&lt;Year&gt;2002&lt;/Year&gt;&lt;IDText&gt;Atmospheric forcing, larval drift, and recruitment of capelin (Mallotus villosus)&lt;/IDText&gt;&lt;DisplayText&gt;(2002)&lt;/DisplayText&gt;&lt;record&gt;&lt;titles&gt;&lt;title&gt;&lt;style font="default" size="100%"&gt;Atmospheric forcing, larval drift, and recruitment of capelin (M&lt;/style&gt;&lt;style face="italic" font="default" size="100%"&gt;allotus villosus)&lt;/style&gt;&lt;/title&gt;&lt;secondary-title&gt;ICES J. Mar. Sci.&lt;/secondary-title&gt;&lt;/titles&gt;&lt;pages&gt;929-941&lt;/pages&gt;&lt;contributors&gt;&lt;authors&gt;&lt;author&gt;Dalley, E. L.&lt;/author&gt;&lt;author&gt;Anderson, J. T.&lt;/author&gt;&lt;author&gt;deYoung, B.&lt;/author&gt;&lt;/authors&gt;&lt;/contributors&gt;&lt;added-date format="utc"&gt;1516736553&lt;/added-date&gt;&lt;ref-type name="Journal Article"&gt;17&lt;/ref-type&gt;&lt;dates&gt;&lt;year&gt;2002&lt;/year&gt;&lt;/dates&gt;&lt;rec-number&gt;156&lt;/rec-number&gt;&lt;last-updated-date format="utc"&gt;1516797908&lt;/last-updated-date&gt;&lt;volume&gt;59&lt;/volume&gt;&lt;/record&gt;&lt;/Cite&gt;&lt;/EndNote&gt;</w:instrText>
      </w:r>
      <w:r w:rsidR="00AE558E">
        <w:fldChar w:fldCharType="separate"/>
      </w:r>
      <w:r w:rsidR="00AE558E">
        <w:rPr>
          <w:noProof/>
        </w:rPr>
        <w:t>(2002)</w:t>
      </w:r>
      <w:r w:rsidR="00AE558E">
        <w:fldChar w:fldCharType="end"/>
      </w:r>
      <w:r w:rsidR="009B2E99">
        <w:t xml:space="preserve"> (</w:t>
      </w:r>
      <w:r w:rsidR="00C661FE">
        <w:t>198</w:t>
      </w:r>
      <w:r w:rsidR="00AE558E">
        <w:t xml:space="preserve">2-86) and Nakashima and Mowbray </w:t>
      </w:r>
      <w:r w:rsidR="00AE558E">
        <w:fldChar w:fldCharType="begin"/>
      </w:r>
      <w:r w:rsidR="00AE558E">
        <w:instrText xml:space="preserve"> ADDIN EN.CITE &lt;EndNote&gt;&lt;Cite ExcludeAuth="1"&gt;&lt;Author&gt;Nakashima&lt;/Author&gt;&lt;Year&gt;2014&lt;/Year&gt;&lt;IDText&gt;Capelin (Mallotus villosus) recruitment indices in NAFO Division 3KL&lt;/IDText&gt;&lt;DisplayText&gt;(2014)&lt;/DisplayText&gt;&lt;record&gt;&lt;titles&gt;&lt;title&gt;&lt;style font="default" size="100%"&gt;Capelin (M&lt;/style&gt;&lt;style face="italic" font="default" size="100%"&gt;allotus villosus)&lt;/style&gt;&lt;style font="default" size="100%"&gt; recruitment indices in NAFO Division 3KL&lt;/style&gt;&lt;/title&gt;&lt;/titles&gt;&lt;contributors&gt;&lt;authors&gt;&lt;author&gt;Nakashima, B. S.&lt;/author&gt;&lt;author&gt;Mowbray, F. K.&lt;/author&gt;&lt;/authors&gt;&lt;/contributors&gt;&lt;added-date format="utc"&gt;1516736157&lt;/added-date&gt;&lt;ref-type name="Government Document"&gt;46&lt;/ref-type&gt;&lt;dates&gt;&lt;year&gt;2014&lt;/year&gt;&lt;/dates&gt;&lt;rec-number&gt;152&lt;/rec-number&gt;&lt;last-updated-date format="utc"&gt;1516798074&lt;/last-updated-date&gt;&lt;contributors&gt;&lt;secondary-authors&gt;&lt;author&gt;Fisheries and Oceans Canada&lt;/author&gt;&lt;/secondary-authors&gt;&lt;/contributors&gt;&lt;volume&gt;DFO&amp;#xA;Can. Sci. Advis. Sec. Res. Doc. 2013/091 v + 27 p.&lt;/volume&gt;&lt;/record&gt;&lt;/Cite&gt;&lt;/EndNote&gt;</w:instrText>
      </w:r>
      <w:r w:rsidR="00AE558E">
        <w:fldChar w:fldCharType="separate"/>
      </w:r>
      <w:r w:rsidR="00AE558E">
        <w:rPr>
          <w:noProof/>
        </w:rPr>
        <w:t>(2014)</w:t>
      </w:r>
      <w:r w:rsidR="00AE558E">
        <w:fldChar w:fldCharType="end"/>
      </w:r>
      <w:r w:rsidR="009B2E99">
        <w:t xml:space="preserve"> (</w:t>
      </w:r>
      <w:r w:rsidR="00636B40">
        <w:t>2008-2012</w:t>
      </w:r>
      <w:r w:rsidR="00C661FE">
        <w:t>)</w:t>
      </w:r>
      <w:r w:rsidR="00D73728">
        <w:t xml:space="preserve">. While Frank et al. </w:t>
      </w:r>
      <w:r>
        <w:t>(</w:t>
      </w:r>
      <w:r w:rsidR="00D73728">
        <w:t>2016</w:t>
      </w:r>
      <w:r>
        <w:t>)</w:t>
      </w:r>
      <w:r w:rsidR="00D73728">
        <w:t xml:space="preserve"> </w:t>
      </w:r>
      <w:r w:rsidR="00897A07">
        <w:t>compared</w:t>
      </w:r>
      <w:r w:rsidR="00D73728">
        <w:t xml:space="preserve"> August in both decades, the persistently late spawning in capelin </w:t>
      </w:r>
      <w:r w:rsidR="006A358A">
        <w:t xml:space="preserve">since 1991 </w:t>
      </w:r>
      <w:r w:rsidR="00F81DF8">
        <w:t xml:space="preserve">has resulted in </w:t>
      </w:r>
      <w:r w:rsidR="006A358A">
        <w:t xml:space="preserve">smaller and younger </w:t>
      </w:r>
      <w:r w:rsidR="00BA6649">
        <w:t xml:space="preserve">larvae </w:t>
      </w:r>
      <w:r w:rsidR="006A358A">
        <w:t xml:space="preserve">in August </w:t>
      </w:r>
      <w:r w:rsidR="00601705">
        <w:t>2008-</w:t>
      </w:r>
      <w:r w:rsidR="00C661FE">
        <w:t>12 compared to August 1982-86</w:t>
      </w:r>
      <w:r w:rsidR="00F81DF8">
        <w:t>, and a better comparison would be between August pre-1991 and September post-1991</w:t>
      </w:r>
      <w:r w:rsidR="00C661FE">
        <w:t xml:space="preserve"> </w:t>
      </w:r>
      <w:r w:rsidR="00C97D5E">
        <w:fldChar w:fldCharType="begin"/>
      </w:r>
      <w:r w:rsidR="005263F5">
        <w:instrText xml:space="preserve"> ADDIN EN.CITE &lt;EndNote&gt;&lt;Cite&gt;&lt;Author&gt;Nakashima&lt;/Author&gt;&lt;Year&gt;2014&lt;/Year&gt;&lt;IDText&gt;Capelin (Mallotus villosus) recruitment indices in NAFO Division 3KL&lt;/IDText&gt;&lt;DisplayText&gt;(Nakashima and Mowbray, 2014)&lt;/DisplayText&gt;&lt;record&gt;&lt;titles&gt;&lt;title&gt;&lt;style font="default" size="100%"&gt;Capelin (M&lt;/style&gt;&lt;style face="italic" font="default" size="100%"&gt;allotus villosus)&lt;/style&gt;&lt;style font="default" size="100%"&gt; recruitment indices in NAFO Division 3KL&lt;/style&gt;&lt;/title&gt;&lt;/titles&gt;&lt;contributors&gt;&lt;authors&gt;&lt;author&gt;Nakashima, B. S.&lt;/author&gt;&lt;author&gt;Mowbray, F. K.&lt;/author&gt;&lt;/authors&gt;&lt;/contributors&gt;&lt;added-date format="utc"&gt;1516736157&lt;/added-date&gt;&lt;ref-type name="Government Document"&gt;46&lt;/ref-type&gt;&lt;dates&gt;&lt;year&gt;2014&lt;/year&gt;&lt;/dates&gt;&lt;rec-number&gt;152&lt;/rec-number&gt;&lt;last-updated-date format="utc"&gt;1516798074&lt;/last-updated-date&gt;&lt;contributors&gt;&lt;secondary-authors&gt;&lt;author&gt;Fisheries and Oceans Canada&lt;/author&gt;&lt;/secondary-authors&gt;&lt;/contributors&gt;&lt;volume&gt;DFO&amp;#xA;Can. Sci. Advis. Sec. Res. Doc. 2013/091 v + 27 p.&lt;/volume&gt;&lt;/record&gt;&lt;/Cite&gt;&lt;/EndNote&gt;</w:instrText>
      </w:r>
      <w:r w:rsidR="00C97D5E">
        <w:fldChar w:fldCharType="separate"/>
      </w:r>
      <w:r w:rsidR="005263F5">
        <w:rPr>
          <w:noProof/>
        </w:rPr>
        <w:t>(Nakashima and Mowbray, 2014)</w:t>
      </w:r>
      <w:r w:rsidR="00C97D5E">
        <w:fldChar w:fldCharType="end"/>
      </w:r>
      <w:r w:rsidR="006A358A">
        <w:t>.</w:t>
      </w:r>
      <w:r w:rsidR="00C661FE">
        <w:t xml:space="preserve"> </w:t>
      </w:r>
      <w:r w:rsidR="00911B44">
        <w:t>The average larva</w:t>
      </w:r>
      <w:r w:rsidR="00F81DF8">
        <w:t xml:space="preserve">l densities in </w:t>
      </w:r>
      <w:r w:rsidR="00BA6649">
        <w:t>Trinity Bay</w:t>
      </w:r>
      <w:r w:rsidR="00601705">
        <w:t xml:space="preserve"> in September 2002-</w:t>
      </w:r>
      <w:r w:rsidR="006E2DF0">
        <w:t>20</w:t>
      </w:r>
      <w:r w:rsidR="00F81DF8">
        <w:t>1</w:t>
      </w:r>
      <w:r w:rsidR="009209A7">
        <w:t>5</w:t>
      </w:r>
      <w:r w:rsidR="00911B44">
        <w:t xml:space="preserve"> is </w:t>
      </w:r>
      <w:r w:rsidR="003B2D93">
        <w:t>30.9</w:t>
      </w:r>
      <w:r w:rsidR="00911B44">
        <w:t xml:space="preserve"> m</w:t>
      </w:r>
      <w:r w:rsidR="00911B44" w:rsidRPr="00911B44">
        <w:rPr>
          <w:vertAlign w:val="superscript"/>
        </w:rPr>
        <w:t>-2</w:t>
      </w:r>
      <w:r w:rsidR="00911B44">
        <w:rPr>
          <w:vertAlign w:val="superscript"/>
        </w:rPr>
        <w:t xml:space="preserve"> </w:t>
      </w:r>
      <w:r w:rsidR="003B2D93">
        <w:t>(SD: 26.9</w:t>
      </w:r>
      <w:r w:rsidR="00911B44">
        <w:t>, range 6.73-96.95</w:t>
      </w:r>
      <w:r w:rsidR="00911B44" w:rsidRPr="00911B44">
        <w:t xml:space="preserve"> </w:t>
      </w:r>
      <w:r w:rsidR="00911B44">
        <w:t>m</w:t>
      </w:r>
      <w:r w:rsidR="00911B44" w:rsidRPr="00911B44">
        <w:rPr>
          <w:vertAlign w:val="superscript"/>
        </w:rPr>
        <w:t>-2</w:t>
      </w:r>
      <w:r w:rsidR="00064CCE">
        <w:t xml:space="preserve">), which </w:t>
      </w:r>
      <w:r w:rsidR="00A877F5">
        <w:t xml:space="preserve">is </w:t>
      </w:r>
      <w:r w:rsidR="003B2D93">
        <w:t xml:space="preserve">almost half </w:t>
      </w:r>
      <w:r w:rsidR="009B2E99">
        <w:t xml:space="preserve">the </w:t>
      </w:r>
      <w:r w:rsidR="00F81DF8">
        <w:t>August 1982-1986</w:t>
      </w:r>
      <w:r w:rsidR="00601705">
        <w:t xml:space="preserve"> estimate</w:t>
      </w:r>
      <w:r w:rsidR="00911B44">
        <w:t xml:space="preserve"> </w:t>
      </w:r>
      <w:r w:rsidR="00BA6649">
        <w:t>(</w:t>
      </w:r>
      <w:r w:rsidR="00911B44">
        <w:t>48.8 m</w:t>
      </w:r>
      <w:r w:rsidR="00911B44" w:rsidRPr="00911B44">
        <w:rPr>
          <w:vertAlign w:val="superscript"/>
        </w:rPr>
        <w:t>-2</w:t>
      </w:r>
      <w:r w:rsidR="00BA6649">
        <w:t xml:space="preserve">, </w:t>
      </w:r>
      <w:r w:rsidR="00911B44">
        <w:t>SD: 15.1, range 33.2-73.6 m</w:t>
      </w:r>
      <w:r w:rsidR="00911B44" w:rsidRPr="00911B44">
        <w:rPr>
          <w:vertAlign w:val="superscript"/>
        </w:rPr>
        <w:t>-2</w:t>
      </w:r>
      <w:r w:rsidR="00911B44">
        <w:t>)</w:t>
      </w:r>
      <w:r w:rsidR="007C431F">
        <w:t xml:space="preserve"> (Table 1)</w:t>
      </w:r>
      <w:r w:rsidR="00911B44">
        <w:t xml:space="preserve">. </w:t>
      </w:r>
      <w:r w:rsidR="00F81DF8">
        <w:t>The trend in the 2000s is for lower and more variable larval densities compared to the 1980s</w:t>
      </w:r>
      <w:r w:rsidR="00601705">
        <w:t xml:space="preserve">; </w:t>
      </w:r>
      <w:r w:rsidR="00142D5B">
        <w:t>for example,</w:t>
      </w:r>
      <w:r w:rsidR="00601705">
        <w:t xml:space="preserve"> </w:t>
      </w:r>
      <w:r w:rsidR="002060DE">
        <w:t xml:space="preserve">in </w:t>
      </w:r>
      <w:r w:rsidR="003B2D93">
        <w:t>12</w:t>
      </w:r>
      <w:r w:rsidR="00BA6649">
        <w:t xml:space="preserve"> of the 1</w:t>
      </w:r>
      <w:r w:rsidR="003B2D93">
        <w:t>4</w:t>
      </w:r>
      <w:r w:rsidR="00BA6649">
        <w:t xml:space="preserve"> years </w:t>
      </w:r>
      <w:r w:rsidR="00374866">
        <w:t>in the 2000s</w:t>
      </w:r>
      <w:r w:rsidR="00125687">
        <w:t xml:space="preserve">, </w:t>
      </w:r>
      <w:r w:rsidR="00BA6649">
        <w:t>averag</w:t>
      </w:r>
      <w:r w:rsidR="00125687">
        <w:t xml:space="preserve">e larval densities in September </w:t>
      </w:r>
      <w:r w:rsidR="00374866">
        <w:t xml:space="preserve">were </w:t>
      </w:r>
      <w:r w:rsidR="00BA6649">
        <w:t xml:space="preserve">less than </w:t>
      </w:r>
      <w:r w:rsidR="00BA526D">
        <w:t xml:space="preserve">the </w:t>
      </w:r>
      <w:r w:rsidR="00074665">
        <w:t xml:space="preserve">average August larval densities </w:t>
      </w:r>
      <w:r w:rsidR="00BA6649">
        <w:t>in the 1980s</w:t>
      </w:r>
      <w:r w:rsidR="007C431F">
        <w:t xml:space="preserve"> (Table 1)</w:t>
      </w:r>
      <w:r w:rsidR="00BA6649">
        <w:t xml:space="preserve">. </w:t>
      </w:r>
      <w:r w:rsidR="00537A58">
        <w:t>C</w:t>
      </w:r>
      <w:r w:rsidR="00960295">
        <w:t xml:space="preserve">apelin productivity has decreased </w:t>
      </w:r>
      <w:r w:rsidR="00665744">
        <w:t xml:space="preserve">since </w:t>
      </w:r>
      <w:r w:rsidR="00960295">
        <w:t>1991.</w:t>
      </w:r>
    </w:p>
    <w:p w:rsidR="007813A8" w:rsidRDefault="007813A8" w:rsidP="007813A8">
      <w:r>
        <w:t>Th</w:t>
      </w:r>
      <w:r w:rsidR="006E2DF0">
        <w:t xml:space="preserve">e </w:t>
      </w:r>
      <w:r>
        <w:t xml:space="preserve">decrease in capelin </w:t>
      </w:r>
      <w:r w:rsidR="006E2DF0">
        <w:t xml:space="preserve">late-stage larval </w:t>
      </w:r>
      <w:r>
        <w:t>productiv</w:t>
      </w:r>
      <w:r w:rsidR="00282769">
        <w:t>ity post-1991</w:t>
      </w:r>
      <w:r w:rsidR="00E977A9">
        <w:t>, however,</w:t>
      </w:r>
      <w:r w:rsidR="00EF369A">
        <w:t xml:space="preserve"> </w:t>
      </w:r>
      <w:r w:rsidR="00033DDE">
        <w:t xml:space="preserve">does not support the hypothesis of a </w:t>
      </w:r>
      <w:r>
        <w:t xml:space="preserve">collapse of capelin biomass as there is no </w:t>
      </w:r>
      <w:r w:rsidR="00FA3683">
        <w:t xml:space="preserve">relationship between </w:t>
      </w:r>
      <w:r w:rsidR="002940AF">
        <w:t xml:space="preserve">the </w:t>
      </w:r>
      <w:r w:rsidR="00FA3683">
        <w:t>late-</w:t>
      </w:r>
      <w:r w:rsidR="0000519D">
        <w:t xml:space="preserve">stage </w:t>
      </w:r>
      <w:r w:rsidR="00FA3683">
        <w:t>larva</w:t>
      </w:r>
      <w:r w:rsidR="00282769">
        <w:t xml:space="preserve">l </w:t>
      </w:r>
      <w:r w:rsidR="002940AF">
        <w:t xml:space="preserve">and </w:t>
      </w:r>
      <w:r w:rsidR="00FA3683">
        <w:t xml:space="preserve">age-2 recruitment indices </w:t>
      </w:r>
      <w:r w:rsidR="0000519D">
        <w:t xml:space="preserve">post-1991 </w:t>
      </w:r>
      <w:r w:rsidR="002940AF">
        <w:fldChar w:fldCharType="begin"/>
      </w:r>
      <w:r w:rsidR="002940AF">
        <w:instrText xml:space="preserve"> ADDIN EN.CITE &lt;EndNote&gt;&lt;Cite&gt;&lt;Author&gt;Murphy&lt;/Author&gt;&lt;Year&gt;2018&lt;/Year&gt;&lt;IDText&gt;Re-visiting the drivers of capelin recruitment in Newfoundland since 1991&lt;/IDText&gt;&lt;DisplayText&gt;(Murphy et al., 2018)&lt;/DisplayText&gt;&lt;record&gt;&lt;titles&gt;&lt;title&gt;Re-visiting the drivers of capelin recruitment in Newfoundland since 1991&lt;/title&gt;&lt;secondary-title&gt;Fish. Res.&lt;/secondary-title&gt;&lt;/titles&gt;&lt;pages&gt;1-10&lt;/pages&gt;&lt;contributors&gt;&lt;authors&gt;&lt;author&gt;Murphy, H. M.&lt;/author&gt;&lt;author&gt;Pepin, P.&lt;/author&gt;&lt;author&gt;Robert, D&lt;/author&gt;&lt;/authors&gt;&lt;/contributors&gt;&lt;added-date format="utc"&gt;1516736042&lt;/added-date&gt;&lt;ref-type name="Journal Article"&gt;17&lt;/ref-type&gt;&lt;dates&gt;&lt;year&gt;2018&lt;/year&gt;&lt;/dates&gt;&lt;rec-number&gt;151&lt;/rec-number&gt;&lt;last-updated-date format="utc"&gt;1517494366&lt;/last-updated-date&gt;&lt;electronic-resource-num&gt;https://doi.org/10.1016/j.fishres.2017.12.005&lt;/electronic-resource-num&gt;&lt;volume&gt;200&lt;/volume&gt;&lt;/record&gt;&lt;/Cite&gt;&lt;/EndNote&gt;</w:instrText>
      </w:r>
      <w:r w:rsidR="002940AF">
        <w:fldChar w:fldCharType="separate"/>
      </w:r>
      <w:r w:rsidR="002940AF">
        <w:rPr>
          <w:noProof/>
        </w:rPr>
        <w:t>(Murphy et al., 2018)</w:t>
      </w:r>
      <w:r w:rsidR="002940AF">
        <w:fldChar w:fldCharType="end"/>
      </w:r>
      <w:r>
        <w:t xml:space="preserve">. </w:t>
      </w:r>
      <w:r w:rsidR="0000519D">
        <w:t>In the 1980s, the relationship between the late-stage larval abundance index</w:t>
      </w:r>
      <w:r w:rsidR="000017F4">
        <w:t>, which was</w:t>
      </w:r>
      <w:r w:rsidR="0000519D">
        <w:t xml:space="preserve"> </w:t>
      </w:r>
      <w:r w:rsidR="000017F4">
        <w:t>based on sampling at</w:t>
      </w:r>
      <w:r w:rsidR="00703D63">
        <w:t xml:space="preserve"> 52 stations in</w:t>
      </w:r>
      <w:r w:rsidR="0000519D">
        <w:t xml:space="preserve"> July and August </w:t>
      </w:r>
      <w:r w:rsidR="00703D63">
        <w:t>in Trinity Bay</w:t>
      </w:r>
      <w:r w:rsidR="000017F4">
        <w:t>,</w:t>
      </w:r>
      <w:r w:rsidR="00703D63">
        <w:t xml:space="preserve"> </w:t>
      </w:r>
      <w:r w:rsidR="0000519D">
        <w:t xml:space="preserve">explained 82% of the variation in year class strength </w:t>
      </w:r>
      <w:r w:rsidR="0000519D">
        <w:fldChar w:fldCharType="begin"/>
      </w:r>
      <w:r w:rsidR="0000519D">
        <w:instrText xml:space="preserve"> ADDIN EN.CITE &lt;EndNote&gt;&lt;Cite&gt;&lt;Author&gt;Dalley&lt;/Author&gt;&lt;Year&gt;2002&lt;/Year&gt;&lt;IDText&gt;Atmospheric forcing, larval drift, and recruitment of capelin (Mallotus villosus)&lt;/IDText&gt;&lt;DisplayText&gt;(Dalley et al., 2002)&lt;/DisplayText&gt;&lt;record&gt;&lt;titles&gt;&lt;title&gt;&lt;style font="default" size="100%"&gt;Atmospheric forcing, larval drift, and recruitment of capelin (M&lt;/style&gt;&lt;style face="italic" font="default" size="100%"&gt;allotus villosus)&lt;/style&gt;&lt;/title&gt;&lt;secondary-title&gt;ICES J. Mar. Sci.&lt;/secondary-title&gt;&lt;/titles&gt;&lt;pages&gt;929-941&lt;/pages&gt;&lt;contributors&gt;&lt;authors&gt;&lt;author&gt;Dalley, E. L.&lt;/author&gt;&lt;author&gt;Anderson, J. T.&lt;/author&gt;&lt;author&gt;deYoung, B.&lt;/author&gt;&lt;/authors&gt;&lt;/contributors&gt;&lt;added-date format="utc"&gt;1516736553&lt;/added-date&gt;&lt;ref-type name="Journal Article"&gt;17&lt;/ref-type&gt;&lt;dates&gt;&lt;year&gt;2002&lt;/year&gt;&lt;/dates&gt;&lt;rec-number&gt;156&lt;/rec-number&gt;&lt;last-updated-date format="utc"&gt;1516797908&lt;/last-updated-date&gt;&lt;volume&gt;59&lt;/volume&gt;&lt;/record&gt;&lt;/Cite&gt;&lt;/EndNote&gt;</w:instrText>
      </w:r>
      <w:r w:rsidR="0000519D">
        <w:fldChar w:fldCharType="separate"/>
      </w:r>
      <w:r w:rsidR="0000519D">
        <w:rPr>
          <w:noProof/>
        </w:rPr>
        <w:t>(Dalley et al., 2002)</w:t>
      </w:r>
      <w:r w:rsidR="0000519D">
        <w:fldChar w:fldCharType="end"/>
      </w:r>
      <w:r w:rsidR="0000519D">
        <w:t>. P</w:t>
      </w:r>
      <w:r>
        <w:t>ost-1991</w:t>
      </w:r>
      <w:r w:rsidR="0000519D">
        <w:t>,</w:t>
      </w:r>
      <w:r>
        <w:t xml:space="preserve"> </w:t>
      </w:r>
      <w:r w:rsidR="0000519D">
        <w:t xml:space="preserve">the </w:t>
      </w:r>
      <w:r w:rsidR="002940AF">
        <w:t>late-</w:t>
      </w:r>
      <w:r w:rsidR="006E2DF0">
        <w:t>stage</w:t>
      </w:r>
      <w:r w:rsidR="0000519D">
        <w:t xml:space="preserve"> </w:t>
      </w:r>
      <w:r w:rsidR="006E2DF0">
        <w:t>larval</w:t>
      </w:r>
      <w:r w:rsidR="0000519D">
        <w:t xml:space="preserve"> </w:t>
      </w:r>
      <w:r w:rsidR="002940AF">
        <w:t xml:space="preserve">index is not providing a quantitative index of </w:t>
      </w:r>
      <w:r w:rsidR="0000519D">
        <w:t xml:space="preserve">capelin </w:t>
      </w:r>
      <w:r w:rsidR="002940AF">
        <w:t>lar</w:t>
      </w:r>
      <w:r w:rsidR="004D55B2">
        <w:t>val abundance in Trinity Bay</w:t>
      </w:r>
      <w:r>
        <w:t xml:space="preserve"> </w:t>
      </w:r>
      <w:r w:rsidR="0000519D">
        <w:t xml:space="preserve">likely </w:t>
      </w:r>
      <w:r>
        <w:lastRenderedPageBreak/>
        <w:t xml:space="preserve">due to the spatial and temporal contraction of the sampling protocol </w:t>
      </w:r>
      <w:r w:rsidR="0000519D">
        <w:t xml:space="preserve">since 2003 </w:t>
      </w:r>
      <w:r>
        <w:t>(</w:t>
      </w:r>
      <w:r w:rsidR="000017F4">
        <w:t xml:space="preserve">19 </w:t>
      </w:r>
      <w:r w:rsidR="00703D63">
        <w:t xml:space="preserve">of the original 52 </w:t>
      </w:r>
      <w:r w:rsidR="000017F4">
        <w:t xml:space="preserve">stations sampled </w:t>
      </w:r>
      <w:r w:rsidR="00703D63">
        <w:t xml:space="preserve">in </w:t>
      </w:r>
      <w:r>
        <w:t>1 week in September</w:t>
      </w:r>
      <w:r w:rsidR="00561F60">
        <w:t xml:space="preserve"> from 2003-2007 and 1 week in both August and September from 2008-2015</w:t>
      </w:r>
      <w:r w:rsidR="006072AB">
        <w:t>)</w:t>
      </w:r>
      <w:r w:rsidR="004D55B2">
        <w:t>.</w:t>
      </w:r>
      <w:r w:rsidR="0000519D">
        <w:t xml:space="preserve"> Instead</w:t>
      </w:r>
      <w:r>
        <w:t xml:space="preserve"> the surface tow index explains 40% of variance in the age-2 recruitment index </w:t>
      </w:r>
      <w:r>
        <w:fldChar w:fldCharType="begin"/>
      </w:r>
      <w:r>
        <w:instrText xml:space="preserve"> ADDIN EN.CITE &lt;EndNote&gt;&lt;Cite&gt;&lt;Author&gt;Murphy&lt;/Author&gt;&lt;Year&gt;2018&lt;/Year&gt;&lt;IDText&gt;Re-visiting the drivers of capelin recruitment in Newfoundland since 1991&lt;/IDText&gt;&lt;DisplayText&gt;(Murphy et al., 2018)&lt;/DisplayText&gt;&lt;record&gt;&lt;titles&gt;&lt;title&gt;Re-visiting the drivers of capelin recruitment in Newfoundland since 1991&lt;/title&gt;&lt;secondary-title&gt;Fish. Res.&lt;/secondary-title&gt;&lt;/titles&gt;&lt;pages&gt;1-10&lt;/pages&gt;&lt;contributors&gt;&lt;authors&gt;&lt;author&gt;Murphy, H. M.&lt;/author&gt;&lt;author&gt;Pepin, P.&lt;/author&gt;&lt;author&gt;Robert, D&lt;/author&gt;&lt;/authors&gt;&lt;/contributors&gt;&lt;added-date format="utc"&gt;1516736042&lt;/added-date&gt;&lt;ref-type name="Journal Article"&gt;17&lt;/ref-type&gt;&lt;dates&gt;&lt;year&gt;2018&lt;/year&gt;&lt;/dates&gt;&lt;rec-number&gt;151&lt;/rec-number&gt;&lt;last-updated-date format="utc"&gt;1517494366&lt;/last-updated-date&gt;&lt;electronic-resource-num&gt;https://doi.org/10.1016/j.fishres.2017.12.005&lt;/electronic-resource-num&gt;&lt;volume&gt;200&lt;/volume&gt;&lt;/record&gt;&lt;/Cite&gt;&lt;/EndNote&gt;</w:instrText>
      </w:r>
      <w:r>
        <w:fldChar w:fldCharType="separate"/>
      </w:r>
      <w:r>
        <w:rPr>
          <w:noProof/>
        </w:rPr>
        <w:t>(Murphy et al., 2018)</w:t>
      </w:r>
      <w:r>
        <w:fldChar w:fldCharType="end"/>
      </w:r>
      <w:r>
        <w:t>. While the surface tow index is spatially restricted to one inshore area</w:t>
      </w:r>
      <w:r w:rsidR="00561F60">
        <w:t xml:space="preserve"> of Trinity Bay</w:t>
      </w:r>
      <w:r>
        <w:t xml:space="preserve">, </w:t>
      </w:r>
      <w:r w:rsidRPr="0077653D">
        <w:t xml:space="preserve">widespread hydrology and meteorological </w:t>
      </w:r>
      <w:r>
        <w:t xml:space="preserve">forcing has been linked to the synchronous release of emergent larvae at various sites across eastern NL, which supports the use of Bellevue beach inshore area as a proxy for larval emergence in NAFO Div. 3L </w:t>
      </w:r>
      <w:r>
        <w:fldChar w:fldCharType="begin"/>
      </w:r>
      <w:r>
        <w:instrText xml:space="preserve"> ADDIN EN.CITE &lt;EndNote&gt;&lt;Cite&gt;&lt;Author&gt;Frank&lt;/Author&gt;&lt;Year&gt;1981&lt;/Year&gt;&lt;IDText&gt;Wind regulation of emergence times and early larval survival in capelin (Mallotus villosus)&lt;/IDText&gt;&lt;DisplayText&gt;(Frank and Leggett, 1981, Nakashima, 1996)&lt;/DisplayText&gt;&lt;record&gt;&lt;titles&gt;&lt;title&gt;&lt;style font="default" size="100%"&gt;Wind regulation of emergence times and early larval survival in capelin (M&lt;/style&gt;&lt;style face="italic" font="default" size="100%"&gt;allotus villosus)&lt;/style&gt;&lt;/title&gt;&lt;secondary-title&gt;Can. J. Fish. Aquat. Sci.&lt;/secondary-title&gt;&lt;/titles&gt;&lt;pages&gt;215-223&lt;/pages&gt;&lt;contributors&gt;&lt;authors&gt;&lt;author&gt;Frank, K. T.&lt;/author&gt;&lt;author&gt;Leggett, W. C.&lt;/author&gt;&lt;/authors&gt;&lt;/contributors&gt;&lt;added-date format="utc"&gt;1516736370&lt;/added-date&gt;&lt;ref-type name="Journal Article"&gt;17&lt;/ref-type&gt;&lt;dates&gt;&lt;year&gt;1981&lt;/year&gt;&lt;/dates&gt;&lt;rec-number&gt;154&lt;/rec-number&gt;&lt;last-updated-date format="utc"&gt;1516797962&lt;/last-updated-date&gt;&lt;volume&gt;38&lt;/volume&gt;&lt;/record&gt;&lt;/Cite&gt;&lt;Cite&gt;&lt;Author&gt;Nakashima&lt;/Author&gt;&lt;Year&gt;1996&lt;/Year&gt;&lt;IDText&gt;The relationship between oceanographic conditions in the 1990s and changes in spawning behaviour, growth and early life history of capelin (Mallotus villosus)&lt;/IDText&gt;&lt;record&gt;&lt;titles&gt;&lt;title&gt;&lt;style font="default" size="100%"&gt;The relationship between oceanographic conditions in the 1990s and changes in spawning behaviour, growth and early life history of capelin (M&lt;/style&gt;&lt;style face="italic" font="default" size="100%"&gt;allotus villosus)&lt;/style&gt;&lt;/title&gt;&lt;secondary-title&gt;NAFO Sci. Coun. Studies&lt;/secondary-title&gt;&lt;/titles&gt;&lt;pages&gt;55-68&lt;/pages&gt;&lt;contributors&gt;&lt;authors&gt;&lt;author&gt;Nakashima, B.&lt;/author&gt;&lt;/authors&gt;&lt;/contributors&gt;&lt;added-date format="utc"&gt;1516735426&lt;/added-date&gt;&lt;ref-type name="Journal Article"&gt;17&lt;/ref-type&gt;&lt;dates&gt;&lt;year&gt;1996&lt;/year&gt;&lt;/dates&gt;&lt;rec-number&gt;149&lt;/rec-number&gt;&lt;last-updated-date format="utc"&gt;1516798063&lt;/last-updated-date&gt;&lt;volume&gt;24&lt;/volume&gt;&lt;/record&gt;&lt;/Cite&gt;&lt;/EndNote&gt;</w:instrText>
      </w:r>
      <w:r>
        <w:fldChar w:fldCharType="separate"/>
      </w:r>
      <w:r>
        <w:rPr>
          <w:noProof/>
        </w:rPr>
        <w:t>(Frank and Leggett, 1981, Nakashima, 1996)</w:t>
      </w:r>
      <w:r>
        <w:fldChar w:fldCharType="end"/>
      </w:r>
      <w:r>
        <w:t xml:space="preserve">. Furthermore, the high intensity temporal sampling of surface tows (every 1-2 d for 4-6 weeks) produces a robust </w:t>
      </w:r>
      <w:r w:rsidR="0000519D">
        <w:t xml:space="preserve">quantitative </w:t>
      </w:r>
      <w:r w:rsidR="006E2DF0">
        <w:t xml:space="preserve">larval </w:t>
      </w:r>
      <w:r w:rsidR="0000519D">
        <w:t>index</w:t>
      </w:r>
      <w:r w:rsidR="004D55B2">
        <w:t>.</w:t>
      </w:r>
      <w:r w:rsidRPr="007813A8">
        <w:t xml:space="preserve"> </w:t>
      </w:r>
      <w:r w:rsidR="00E60772">
        <w:t>The positive</w:t>
      </w:r>
      <w:r w:rsidR="000F7A8C">
        <w:t>, significant</w:t>
      </w:r>
      <w:r w:rsidR="00E60772">
        <w:t xml:space="preserve"> relationship between </w:t>
      </w:r>
      <w:r w:rsidR="001920C0">
        <w:t xml:space="preserve">two </w:t>
      </w:r>
      <w:r w:rsidR="000F7A8C">
        <w:t>fishery-</w:t>
      </w:r>
      <w:r w:rsidR="006072AB">
        <w:t>independent</w:t>
      </w:r>
      <w:r w:rsidR="008B3815">
        <w:t xml:space="preserve"> </w:t>
      </w:r>
      <w:r w:rsidR="006072AB">
        <w:t>inshore and offshore</w:t>
      </w:r>
      <w:r w:rsidR="008B3815">
        <w:t xml:space="preserve"> indices </w:t>
      </w:r>
      <w:r w:rsidR="000F7A8C">
        <w:t>provides support for the capelin collapse hypothesis</w:t>
      </w:r>
      <w:r w:rsidR="00E60772">
        <w:t xml:space="preserve">. </w:t>
      </w:r>
      <w:r w:rsidR="001920C0">
        <w:t xml:space="preserve">If the majority of capelin </w:t>
      </w:r>
      <w:r w:rsidR="00033DDE">
        <w:t>biomass w</w:t>
      </w:r>
      <w:r w:rsidR="00FE30BE">
        <w:t>as</w:t>
      </w:r>
      <w:r w:rsidR="001920C0">
        <w:t xml:space="preserve"> in the inshore area</w:t>
      </w:r>
      <w:r w:rsidR="00033DDE">
        <w:t xml:space="preserve"> and</w:t>
      </w:r>
      <w:r w:rsidR="007967F2">
        <w:t xml:space="preserve"> was </w:t>
      </w:r>
      <w:r w:rsidR="00665744">
        <w:t xml:space="preserve">not </w:t>
      </w:r>
      <w:r w:rsidR="001F4B9F">
        <w:t xml:space="preserve">available to </w:t>
      </w:r>
      <w:r w:rsidR="00665744">
        <w:t xml:space="preserve">the </w:t>
      </w:r>
      <w:r w:rsidR="001F4B9F">
        <w:t xml:space="preserve">annual offshore spring </w:t>
      </w:r>
      <w:r w:rsidR="00665744">
        <w:t>acoustic survey</w:t>
      </w:r>
      <w:r w:rsidR="001920C0">
        <w:t xml:space="preserve">, then </w:t>
      </w:r>
      <w:r w:rsidR="00A909C9">
        <w:t xml:space="preserve">no relationship </w:t>
      </w:r>
      <w:r w:rsidR="00FE30BE">
        <w:t xml:space="preserve">would be expected </w:t>
      </w:r>
      <w:r w:rsidR="00A909C9">
        <w:t>between larval productivity and the age-2 recruitment index</w:t>
      </w:r>
      <w:r w:rsidR="001920C0">
        <w:t xml:space="preserve">. </w:t>
      </w:r>
      <w:r w:rsidR="003130AD">
        <w:t>Moreover, w</w:t>
      </w:r>
      <w:r w:rsidR="00155733">
        <w:t>ith less than half of the variability in recruitment explained by the surface tow index, t</w:t>
      </w:r>
      <w:r w:rsidR="00352C11">
        <w:t>he c</w:t>
      </w:r>
      <w:r w:rsidR="00551C36">
        <w:t xml:space="preserve">ontinued </w:t>
      </w:r>
      <w:r>
        <w:t xml:space="preserve">sampling </w:t>
      </w:r>
      <w:r w:rsidR="00352C11">
        <w:t xml:space="preserve">of </w:t>
      </w:r>
      <w:r>
        <w:t xml:space="preserve">late-stage larvae </w:t>
      </w:r>
      <w:r w:rsidR="00135EC3">
        <w:t>is important</w:t>
      </w:r>
      <w:r>
        <w:t xml:space="preserve"> as the remaining 60% of unexplained variability in age-2 recruitment may be explained by characteristics of the late-stage larvae, such as growth and diet </w:t>
      </w:r>
      <w:r>
        <w:fldChar w:fldCharType="begin"/>
      </w:r>
      <w:r>
        <w:instrText xml:space="preserve"> ADDIN EN.CITE &lt;EndNote&gt;&lt;Cite&gt;&lt;Author&gt;Murphy&lt;/Author&gt;&lt;Year&gt;2018&lt;/Year&gt;&lt;IDText&gt;Re-visiting the drivers of capelin recruitment in Newfoundland since 1991&lt;/IDText&gt;&lt;DisplayText&gt;(Murphy et al., 2018)&lt;/DisplayText&gt;&lt;record&gt;&lt;titles&gt;&lt;title&gt;Re-visiting the drivers of capelin recruitment in Newfoundland since 1991&lt;/title&gt;&lt;secondary-title&gt;Fish. Res.&lt;/secondary-title&gt;&lt;/titles&gt;&lt;pages&gt;1-10&lt;/pages&gt;&lt;contributors&gt;&lt;authors&gt;&lt;author&gt;Murphy, H. M.&lt;/author&gt;&lt;author&gt;Pepin, P.&lt;/author&gt;&lt;author&gt;Robert, D&lt;/author&gt;&lt;/authors&gt;&lt;/contributors&gt;&lt;added-date format="utc"&gt;1516736042&lt;/added-date&gt;&lt;ref-type name="Journal Article"&gt;17&lt;/ref-type&gt;&lt;dates&gt;&lt;year&gt;2018&lt;/year&gt;&lt;/dates&gt;&lt;rec-number&gt;151&lt;/rec-number&gt;&lt;last-updated-date format="utc"&gt;1517494366&lt;/last-updated-date&gt;&lt;electronic-resource-num&gt;https://doi.org/10.1016/j.fishres.2017.12.005&lt;/electronic-resource-num&gt;&lt;volume&gt;200&lt;/volume&gt;&lt;/record&gt;&lt;/Cite&gt;&lt;/EndNote&gt;</w:instrText>
      </w:r>
      <w:r>
        <w:fldChar w:fldCharType="separate"/>
      </w:r>
      <w:r>
        <w:rPr>
          <w:noProof/>
        </w:rPr>
        <w:t>(Murphy et al., 2018)</w:t>
      </w:r>
      <w:r>
        <w:fldChar w:fldCharType="end"/>
      </w:r>
      <w:r>
        <w:t>.</w:t>
      </w:r>
    </w:p>
    <w:p w:rsidR="00161E9C" w:rsidRDefault="00161E9C" w:rsidP="001E19E5"/>
    <w:p w:rsidR="00682EF2" w:rsidRDefault="00682EF2" w:rsidP="001E19E5"/>
    <w:p w:rsidR="001E19E5" w:rsidRDefault="001E19E5" w:rsidP="00161E9C"/>
    <w:p w:rsidR="001E19E5" w:rsidRDefault="001E19E5" w:rsidP="00161E9C"/>
    <w:p w:rsidR="001E19E5" w:rsidRDefault="001E19E5" w:rsidP="00161E9C"/>
    <w:p w:rsidR="00D73728" w:rsidRDefault="00D73728"/>
    <w:p w:rsidR="00D73728" w:rsidRDefault="00D73728"/>
    <w:p w:rsidR="00D73728" w:rsidRDefault="00D73728"/>
    <w:p w:rsidR="00BB6D51" w:rsidRDefault="00BB6D51"/>
    <w:p w:rsidR="00BB6D51" w:rsidRDefault="00BB6D51"/>
    <w:p w:rsidR="00C82261" w:rsidRDefault="00BB6D51">
      <w:r>
        <w:br w:type="page"/>
      </w:r>
    </w:p>
    <w:p w:rsidR="00C82261" w:rsidRDefault="00C82261"/>
    <w:p w:rsidR="00743BA9" w:rsidRDefault="005263F5">
      <w:r>
        <w:t>References</w:t>
      </w:r>
    </w:p>
    <w:p w:rsidR="00571A0D" w:rsidRPr="00571A0D" w:rsidRDefault="00743BA9" w:rsidP="00571A0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71A0D" w:rsidRPr="00571A0D">
        <w:t xml:space="preserve">Anon (1998) </w:t>
      </w:r>
      <w:r w:rsidR="00571A0D" w:rsidRPr="00571A0D">
        <w:rPr>
          <w:i/>
        </w:rPr>
        <w:t>Capelin in SA2 + Div. 3KL</w:t>
      </w:r>
      <w:r w:rsidR="00571A0D" w:rsidRPr="00571A0D">
        <w:t>: Canadian Stock Assessment Secretariat Research Document 98/63.</w:t>
      </w:r>
    </w:p>
    <w:p w:rsidR="00571A0D" w:rsidRPr="00571A0D" w:rsidRDefault="00571A0D" w:rsidP="00571A0D">
      <w:pPr>
        <w:pStyle w:val="EndNoteBibliography"/>
        <w:spacing w:after="0"/>
        <w:ind w:left="720" w:hanging="720"/>
      </w:pPr>
      <w:r w:rsidRPr="00571A0D">
        <w:t xml:space="preserve">Carscadden, J. and Nakashima, B. S. (1997) </w:t>
      </w:r>
      <w:r w:rsidRPr="00571A0D">
        <w:rPr>
          <w:i/>
        </w:rPr>
        <w:t>Abundance and changes in distribution, biology, and behaviour of capelin in response to cooler waters of the 1990s.</w:t>
      </w:r>
      <w:r w:rsidRPr="00571A0D">
        <w:t xml:space="preserve"> Alaska Sea Grant College Program: Alaska Sea Grant College Program, AK-SG-97-01.</w:t>
      </w:r>
    </w:p>
    <w:p w:rsidR="00571A0D" w:rsidRPr="00571A0D" w:rsidRDefault="00571A0D" w:rsidP="00571A0D">
      <w:pPr>
        <w:pStyle w:val="EndNoteBibliography"/>
        <w:spacing w:after="0"/>
        <w:ind w:left="720" w:hanging="720"/>
      </w:pPr>
      <w:r w:rsidRPr="00571A0D">
        <w:t xml:space="preserve">Carscadden, J., Nakashima, B. S. and Miller, D. S. (1994) 'An evaluation of trends in abundance of capelin (Mallotus villosus) from acoustics, aerial surveys and catch rates in NAFO Division 3L, 1982-89', </w:t>
      </w:r>
      <w:r w:rsidRPr="00571A0D">
        <w:rPr>
          <w:i/>
        </w:rPr>
        <w:t>Northw. Atl. Fish. Sci.,</w:t>
      </w:r>
      <w:r w:rsidRPr="00571A0D">
        <w:t xml:space="preserve"> 17, pp. 45-57.</w:t>
      </w:r>
    </w:p>
    <w:p w:rsidR="00571A0D" w:rsidRPr="00571A0D" w:rsidRDefault="00571A0D" w:rsidP="00571A0D">
      <w:pPr>
        <w:pStyle w:val="EndNoteBibliography"/>
        <w:spacing w:after="0"/>
        <w:ind w:left="720" w:hanging="720"/>
      </w:pPr>
      <w:r w:rsidRPr="00571A0D">
        <w:t>Carscadden, J. E., Frank, K. T. and Leggett, W. C. (2000) 'Evaluation of an environment-recruitment model for capelin (M</w:t>
      </w:r>
      <w:r w:rsidRPr="00571A0D">
        <w:rPr>
          <w:i/>
        </w:rPr>
        <w:t>allotus villosus)</w:t>
      </w:r>
      <w:r w:rsidRPr="00571A0D">
        <w:t xml:space="preserve">', </w:t>
      </w:r>
      <w:r w:rsidRPr="00571A0D">
        <w:rPr>
          <w:i/>
        </w:rPr>
        <w:t>ICES J. Mar. Sci.,</w:t>
      </w:r>
      <w:r w:rsidRPr="00571A0D">
        <w:t xml:space="preserve"> 57, pp. 412-418.</w:t>
      </w:r>
    </w:p>
    <w:p w:rsidR="00571A0D" w:rsidRPr="00571A0D" w:rsidRDefault="00571A0D" w:rsidP="00571A0D">
      <w:pPr>
        <w:pStyle w:val="EndNoteBibliography"/>
        <w:spacing w:after="0"/>
        <w:ind w:left="720" w:hanging="720"/>
      </w:pPr>
      <w:r w:rsidRPr="00571A0D">
        <w:t>Dalley, E. L., Anderson, J. T. and deYoung, B. (2002) 'Atmospheric forcing, larval drift, and recruitment of capelin (M</w:t>
      </w:r>
      <w:r w:rsidRPr="00571A0D">
        <w:rPr>
          <w:i/>
        </w:rPr>
        <w:t>allotus villosus)</w:t>
      </w:r>
      <w:r w:rsidRPr="00571A0D">
        <w:t xml:space="preserve">', </w:t>
      </w:r>
      <w:r w:rsidRPr="00571A0D">
        <w:rPr>
          <w:i/>
        </w:rPr>
        <w:t>ICES J. Mar. Sci.,</w:t>
      </w:r>
      <w:r w:rsidRPr="00571A0D">
        <w:t xml:space="preserve"> 59, pp. 929-941.</w:t>
      </w:r>
    </w:p>
    <w:p w:rsidR="00571A0D" w:rsidRPr="00571A0D" w:rsidRDefault="00571A0D" w:rsidP="00571A0D">
      <w:pPr>
        <w:pStyle w:val="EndNoteBibliography"/>
        <w:spacing w:after="0"/>
        <w:ind w:left="720" w:hanging="720"/>
      </w:pPr>
      <w:r w:rsidRPr="00571A0D">
        <w:t xml:space="preserve">DFO (2001) </w:t>
      </w:r>
      <w:r w:rsidRPr="00571A0D">
        <w:rPr>
          <w:i/>
        </w:rPr>
        <w:t>Capelin in SA 2 + Div. 3KL during 1999</w:t>
      </w:r>
      <w:r w:rsidRPr="00571A0D">
        <w:t>: DFO Res Doc 2001/161.</w:t>
      </w:r>
    </w:p>
    <w:p w:rsidR="00571A0D" w:rsidRPr="00571A0D" w:rsidRDefault="00571A0D" w:rsidP="00571A0D">
      <w:pPr>
        <w:pStyle w:val="EndNoteBibliography"/>
        <w:spacing w:after="0"/>
        <w:ind w:left="720" w:hanging="720"/>
      </w:pPr>
      <w:r w:rsidRPr="00571A0D">
        <w:t xml:space="preserve">DFO (2015) </w:t>
      </w:r>
      <w:r w:rsidRPr="00571A0D">
        <w:rPr>
          <w:i/>
        </w:rPr>
        <w:t>Assessment of capelin in subarea 2 and divisions 3KL in 2015</w:t>
      </w:r>
      <w:r w:rsidRPr="00571A0D">
        <w:t>: DFO Can. Sci. Advis. Sec. Sci. Advis. Rep. 2015/036.</w:t>
      </w:r>
    </w:p>
    <w:p w:rsidR="00571A0D" w:rsidRPr="00571A0D" w:rsidRDefault="00571A0D" w:rsidP="00571A0D">
      <w:pPr>
        <w:pStyle w:val="EndNoteBibliography"/>
        <w:spacing w:after="0"/>
        <w:ind w:left="720" w:hanging="720"/>
      </w:pPr>
      <w:r w:rsidRPr="00571A0D">
        <w:t xml:space="preserve">Evans, G. T. and Nakashima, B. S. (2002) 'A weighted multiplicative analysis to estimate trends in year-class size of capelin', </w:t>
      </w:r>
      <w:r w:rsidRPr="00571A0D">
        <w:rPr>
          <w:i/>
        </w:rPr>
        <w:t>ICES J Mar Sci,</w:t>
      </w:r>
      <w:r w:rsidRPr="00571A0D">
        <w:t xml:space="preserve"> 59, pp. 1116-1119.</w:t>
      </w:r>
    </w:p>
    <w:p w:rsidR="00571A0D" w:rsidRPr="00571A0D" w:rsidRDefault="00571A0D" w:rsidP="00571A0D">
      <w:pPr>
        <w:pStyle w:val="EndNoteBibliography"/>
        <w:spacing w:after="0"/>
        <w:ind w:left="720" w:hanging="720"/>
      </w:pPr>
      <w:r w:rsidRPr="00571A0D">
        <w:t>Frank, K. T. and Leggett, W. C. (1981) 'Wind regulation of emergence times and early larval survival in capelin (M</w:t>
      </w:r>
      <w:r w:rsidRPr="00571A0D">
        <w:rPr>
          <w:i/>
        </w:rPr>
        <w:t>allotus villosus)</w:t>
      </w:r>
      <w:r w:rsidRPr="00571A0D">
        <w:t xml:space="preserve">', </w:t>
      </w:r>
      <w:r w:rsidRPr="00571A0D">
        <w:rPr>
          <w:i/>
        </w:rPr>
        <w:t>Can. J. Fish. Aquat. Sci.,</w:t>
      </w:r>
      <w:r w:rsidRPr="00571A0D">
        <w:t xml:space="preserve"> 38, pp. 215-223.</w:t>
      </w:r>
    </w:p>
    <w:p w:rsidR="00571A0D" w:rsidRPr="00571A0D" w:rsidRDefault="00571A0D" w:rsidP="00571A0D">
      <w:pPr>
        <w:pStyle w:val="EndNoteBibliography"/>
        <w:spacing w:after="0"/>
        <w:ind w:left="720" w:hanging="720"/>
      </w:pPr>
      <w:r w:rsidRPr="00571A0D">
        <w:t xml:space="preserve">Frank, K. T., Petrie, B., Boyce, D. and Leggett, W. C. (2016) 'Anomalous ecosystem dynamics following the apparent collapse of a keystone forage species', </w:t>
      </w:r>
      <w:r w:rsidRPr="00571A0D">
        <w:rPr>
          <w:i/>
        </w:rPr>
        <w:t>MEPS,</w:t>
      </w:r>
      <w:r w:rsidRPr="00571A0D">
        <w:t xml:space="preserve"> 553, pp. 185-202.</w:t>
      </w:r>
    </w:p>
    <w:p w:rsidR="00571A0D" w:rsidRPr="00571A0D" w:rsidRDefault="00571A0D" w:rsidP="00571A0D">
      <w:pPr>
        <w:pStyle w:val="EndNoteBibliography"/>
        <w:spacing w:after="0"/>
        <w:ind w:left="720" w:hanging="720"/>
      </w:pPr>
      <w:r w:rsidRPr="00571A0D">
        <w:t>Leggett, W. C., Frank, K. T. and Carscadden, J. E. (1984) 'Meteorological and hydrographic regulation of year-class strength in capelin (M</w:t>
      </w:r>
      <w:r w:rsidRPr="00571A0D">
        <w:rPr>
          <w:i/>
        </w:rPr>
        <w:t>allotus villosus)</w:t>
      </w:r>
      <w:r w:rsidRPr="00571A0D">
        <w:t xml:space="preserve">', </w:t>
      </w:r>
      <w:r w:rsidRPr="00571A0D">
        <w:rPr>
          <w:i/>
        </w:rPr>
        <w:t>Can. J. Fish. Aquat. Sci.,</w:t>
      </w:r>
      <w:r w:rsidRPr="00571A0D">
        <w:t xml:space="preserve"> 41, pp. 1193-1201.</w:t>
      </w:r>
    </w:p>
    <w:p w:rsidR="00571A0D" w:rsidRPr="00571A0D" w:rsidRDefault="00571A0D" w:rsidP="00571A0D">
      <w:pPr>
        <w:pStyle w:val="EndNoteBibliography"/>
        <w:spacing w:after="0"/>
        <w:ind w:left="720" w:hanging="720"/>
      </w:pPr>
      <w:r w:rsidRPr="00571A0D">
        <w:t xml:space="preserve">Murphy, H. M., Pepin, P. and Robert, D. (2018) 'Re-visiting the drivers of capelin recruitment in Newfoundland since 1991', </w:t>
      </w:r>
      <w:r w:rsidRPr="00571A0D">
        <w:rPr>
          <w:i/>
        </w:rPr>
        <w:t>Fish. Res.,</w:t>
      </w:r>
      <w:r w:rsidRPr="00571A0D">
        <w:t xml:space="preserve"> 200, pp. 1-10.</w:t>
      </w:r>
    </w:p>
    <w:p w:rsidR="00571A0D" w:rsidRPr="00571A0D" w:rsidRDefault="00571A0D" w:rsidP="00571A0D">
      <w:pPr>
        <w:pStyle w:val="EndNoteBibliography"/>
        <w:spacing w:after="0"/>
        <w:ind w:left="720" w:hanging="720"/>
      </w:pPr>
      <w:r w:rsidRPr="00571A0D">
        <w:t>Nakashima, B. (1996) 'The relationship between oceanographic conditions in the 1990s and changes in spawning behaviour, growth and early life history of capelin (M</w:t>
      </w:r>
      <w:r w:rsidRPr="00571A0D">
        <w:rPr>
          <w:i/>
        </w:rPr>
        <w:t>allotus villosus)</w:t>
      </w:r>
      <w:r w:rsidRPr="00571A0D">
        <w:t xml:space="preserve">', </w:t>
      </w:r>
      <w:r w:rsidRPr="00571A0D">
        <w:rPr>
          <w:i/>
        </w:rPr>
        <w:t>NAFO Sci. Coun. Studies,</w:t>
      </w:r>
      <w:r w:rsidRPr="00571A0D">
        <w:t xml:space="preserve"> 24, pp. 55-68.</w:t>
      </w:r>
    </w:p>
    <w:p w:rsidR="00571A0D" w:rsidRPr="00571A0D" w:rsidRDefault="00571A0D" w:rsidP="00571A0D">
      <w:pPr>
        <w:pStyle w:val="EndNoteBibliography"/>
        <w:spacing w:after="0"/>
        <w:ind w:left="720" w:hanging="720"/>
      </w:pPr>
      <w:r w:rsidRPr="00571A0D">
        <w:t xml:space="preserve">Nakashima, B. S. (1998) </w:t>
      </w:r>
      <w:r w:rsidRPr="00571A0D">
        <w:rPr>
          <w:i/>
        </w:rPr>
        <w:t>Results of the 1997 aerial survey of capelin (Mallotus villosus) schools.</w:t>
      </w:r>
      <w:r w:rsidRPr="00571A0D">
        <w:t xml:space="preserve"> in Anon: Capelin in SA2 + Div. 3KL. Canadian Stock Assessment Secretariat Research Document 98/63.</w:t>
      </w:r>
    </w:p>
    <w:p w:rsidR="00571A0D" w:rsidRPr="00571A0D" w:rsidRDefault="00571A0D" w:rsidP="00571A0D">
      <w:pPr>
        <w:pStyle w:val="EndNoteBibliography"/>
        <w:ind w:left="720" w:hanging="720"/>
      </w:pPr>
      <w:r w:rsidRPr="00571A0D">
        <w:t xml:space="preserve">Nakashima, B. S. and Mowbray, F. K., Canada, F.a.O. (2014) </w:t>
      </w:r>
      <w:r w:rsidRPr="00571A0D">
        <w:rPr>
          <w:i/>
        </w:rPr>
        <w:t>Capelin (Mallotus villosus) recruitment indices in NAFO Division 3KL</w:t>
      </w:r>
      <w:r w:rsidRPr="00571A0D">
        <w:t>.</w:t>
      </w:r>
    </w:p>
    <w:p w:rsidR="00BB6D51" w:rsidRDefault="00743BA9">
      <w:r>
        <w:fldChar w:fldCharType="end"/>
      </w:r>
    </w:p>
    <w:sectPr w:rsidR="00BB6D5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E0A5AF2"/>
    <w:multiLevelType w:val="hybridMultilevel"/>
    <w:tmpl w:val="6C4ACDC6"/>
    <w:lvl w:ilvl="0" w:tplc="B48C04FE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E1C0020E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3546386A">
      <w:start w:val="1"/>
      <w:numFmt w:val="lowerRoman"/>
      <w:lvlText w:val="%3."/>
      <w:lvlJc w:val="right"/>
      <w:pPr>
        <w:tabs>
          <w:tab w:val="num" w:pos="2160"/>
        </w:tabs>
        <w:ind w:left="2160" w:hanging="360"/>
      </w:pPr>
    </w:lvl>
    <w:lvl w:ilvl="3" w:tplc="872E53F8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plc="E60C15A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1F6D8D4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plc="BA48DC8A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plc="24AE92FC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767E3E1A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ite Them Right-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173278"/>
    <w:rsid w:val="00000CCB"/>
    <w:rsid w:val="000017F4"/>
    <w:rsid w:val="00004195"/>
    <w:rsid w:val="00004E49"/>
    <w:rsid w:val="0000519D"/>
    <w:rsid w:val="0001258D"/>
    <w:rsid w:val="00033DDE"/>
    <w:rsid w:val="000508CA"/>
    <w:rsid w:val="000546B9"/>
    <w:rsid w:val="000568F9"/>
    <w:rsid w:val="00064CCE"/>
    <w:rsid w:val="00065062"/>
    <w:rsid w:val="00074665"/>
    <w:rsid w:val="00096D96"/>
    <w:rsid w:val="000A0973"/>
    <w:rsid w:val="000A1406"/>
    <w:rsid w:val="000A1D06"/>
    <w:rsid w:val="000B105A"/>
    <w:rsid w:val="000B1B94"/>
    <w:rsid w:val="000B7116"/>
    <w:rsid w:val="000C62B6"/>
    <w:rsid w:val="000D1833"/>
    <w:rsid w:val="000F7A8C"/>
    <w:rsid w:val="00105F08"/>
    <w:rsid w:val="001067B9"/>
    <w:rsid w:val="00112033"/>
    <w:rsid w:val="0011506D"/>
    <w:rsid w:val="00125687"/>
    <w:rsid w:val="00130BA4"/>
    <w:rsid w:val="0013103F"/>
    <w:rsid w:val="00133265"/>
    <w:rsid w:val="00135EC3"/>
    <w:rsid w:val="00142D5B"/>
    <w:rsid w:val="0015100D"/>
    <w:rsid w:val="00153D92"/>
    <w:rsid w:val="00154D6E"/>
    <w:rsid w:val="00155733"/>
    <w:rsid w:val="00157CB6"/>
    <w:rsid w:val="00160B9B"/>
    <w:rsid w:val="00161E9C"/>
    <w:rsid w:val="001646C8"/>
    <w:rsid w:val="00173278"/>
    <w:rsid w:val="001920C0"/>
    <w:rsid w:val="001947C7"/>
    <w:rsid w:val="001B5154"/>
    <w:rsid w:val="001D7E9F"/>
    <w:rsid w:val="001E19E5"/>
    <w:rsid w:val="001E25A4"/>
    <w:rsid w:val="001E42C8"/>
    <w:rsid w:val="001F289C"/>
    <w:rsid w:val="001F4B9F"/>
    <w:rsid w:val="002060DE"/>
    <w:rsid w:val="00211721"/>
    <w:rsid w:val="002165E3"/>
    <w:rsid w:val="00224BF9"/>
    <w:rsid w:val="00231C4A"/>
    <w:rsid w:val="002367BA"/>
    <w:rsid w:val="002473E8"/>
    <w:rsid w:val="00262748"/>
    <w:rsid w:val="00263EF5"/>
    <w:rsid w:val="00267218"/>
    <w:rsid w:val="00282769"/>
    <w:rsid w:val="002940AF"/>
    <w:rsid w:val="00294568"/>
    <w:rsid w:val="00296D0A"/>
    <w:rsid w:val="002B4794"/>
    <w:rsid w:val="002D28E3"/>
    <w:rsid w:val="002D4192"/>
    <w:rsid w:val="002D4701"/>
    <w:rsid w:val="002D7A7C"/>
    <w:rsid w:val="002E1FB2"/>
    <w:rsid w:val="002E5510"/>
    <w:rsid w:val="002E6C17"/>
    <w:rsid w:val="002F723A"/>
    <w:rsid w:val="003130AD"/>
    <w:rsid w:val="00313B05"/>
    <w:rsid w:val="003169D1"/>
    <w:rsid w:val="003170D1"/>
    <w:rsid w:val="00336B48"/>
    <w:rsid w:val="00343B5A"/>
    <w:rsid w:val="00352C11"/>
    <w:rsid w:val="00372242"/>
    <w:rsid w:val="00374866"/>
    <w:rsid w:val="00380A66"/>
    <w:rsid w:val="00381865"/>
    <w:rsid w:val="00387D9E"/>
    <w:rsid w:val="003A2626"/>
    <w:rsid w:val="003B2D93"/>
    <w:rsid w:val="003C5EB1"/>
    <w:rsid w:val="003C7EDB"/>
    <w:rsid w:val="003D7DCC"/>
    <w:rsid w:val="003E5A9D"/>
    <w:rsid w:val="003F3454"/>
    <w:rsid w:val="00411103"/>
    <w:rsid w:val="00411DB6"/>
    <w:rsid w:val="00416D1F"/>
    <w:rsid w:val="00417D75"/>
    <w:rsid w:val="004201EE"/>
    <w:rsid w:val="00424AA3"/>
    <w:rsid w:val="004310C6"/>
    <w:rsid w:val="004367A7"/>
    <w:rsid w:val="00436CC4"/>
    <w:rsid w:val="004510A0"/>
    <w:rsid w:val="00451C3B"/>
    <w:rsid w:val="00464C93"/>
    <w:rsid w:val="00464DB3"/>
    <w:rsid w:val="004747BB"/>
    <w:rsid w:val="00474D05"/>
    <w:rsid w:val="00475A06"/>
    <w:rsid w:val="004A2093"/>
    <w:rsid w:val="004B3A34"/>
    <w:rsid w:val="004B6912"/>
    <w:rsid w:val="004C6550"/>
    <w:rsid w:val="004D55B2"/>
    <w:rsid w:val="004E24E3"/>
    <w:rsid w:val="004F201E"/>
    <w:rsid w:val="00500901"/>
    <w:rsid w:val="005061A0"/>
    <w:rsid w:val="00513A27"/>
    <w:rsid w:val="005263F5"/>
    <w:rsid w:val="00537A58"/>
    <w:rsid w:val="00551C36"/>
    <w:rsid w:val="00561A82"/>
    <w:rsid w:val="00561F60"/>
    <w:rsid w:val="00563EBB"/>
    <w:rsid w:val="00565B4F"/>
    <w:rsid w:val="00571A0D"/>
    <w:rsid w:val="005808A0"/>
    <w:rsid w:val="0058388A"/>
    <w:rsid w:val="005846B1"/>
    <w:rsid w:val="00593906"/>
    <w:rsid w:val="005D4393"/>
    <w:rsid w:val="005D7AF4"/>
    <w:rsid w:val="005E3798"/>
    <w:rsid w:val="005E46D6"/>
    <w:rsid w:val="005E5613"/>
    <w:rsid w:val="005F4891"/>
    <w:rsid w:val="00601705"/>
    <w:rsid w:val="00604A27"/>
    <w:rsid w:val="006072AB"/>
    <w:rsid w:val="00615529"/>
    <w:rsid w:val="00617970"/>
    <w:rsid w:val="00631B1F"/>
    <w:rsid w:val="00631D9F"/>
    <w:rsid w:val="00633D0B"/>
    <w:rsid w:val="00636B40"/>
    <w:rsid w:val="00646DE0"/>
    <w:rsid w:val="00651480"/>
    <w:rsid w:val="006533CC"/>
    <w:rsid w:val="00665744"/>
    <w:rsid w:val="00673B64"/>
    <w:rsid w:val="0068002A"/>
    <w:rsid w:val="00682EF2"/>
    <w:rsid w:val="00692AD2"/>
    <w:rsid w:val="0069787F"/>
    <w:rsid w:val="00697BB1"/>
    <w:rsid w:val="006A05B7"/>
    <w:rsid w:val="006A0C62"/>
    <w:rsid w:val="006A358A"/>
    <w:rsid w:val="006B0F49"/>
    <w:rsid w:val="006B7A85"/>
    <w:rsid w:val="006C3443"/>
    <w:rsid w:val="006D206B"/>
    <w:rsid w:val="006D3EC8"/>
    <w:rsid w:val="006D7AD2"/>
    <w:rsid w:val="006E2DF0"/>
    <w:rsid w:val="006F4678"/>
    <w:rsid w:val="006F5C12"/>
    <w:rsid w:val="00702282"/>
    <w:rsid w:val="00702C4C"/>
    <w:rsid w:val="00703D63"/>
    <w:rsid w:val="00711C56"/>
    <w:rsid w:val="007147D7"/>
    <w:rsid w:val="007200DC"/>
    <w:rsid w:val="00723E41"/>
    <w:rsid w:val="00743BA9"/>
    <w:rsid w:val="00751E31"/>
    <w:rsid w:val="00765FF1"/>
    <w:rsid w:val="00773DE1"/>
    <w:rsid w:val="00775ECD"/>
    <w:rsid w:val="0077653D"/>
    <w:rsid w:val="007813A8"/>
    <w:rsid w:val="007837E5"/>
    <w:rsid w:val="00784CF9"/>
    <w:rsid w:val="00786327"/>
    <w:rsid w:val="007967F2"/>
    <w:rsid w:val="007A1E4D"/>
    <w:rsid w:val="007C431F"/>
    <w:rsid w:val="007C6327"/>
    <w:rsid w:val="007D1C19"/>
    <w:rsid w:val="007D3DEA"/>
    <w:rsid w:val="007D64B9"/>
    <w:rsid w:val="007E0E0C"/>
    <w:rsid w:val="007F0ABB"/>
    <w:rsid w:val="007F3BF9"/>
    <w:rsid w:val="0080799E"/>
    <w:rsid w:val="008220AA"/>
    <w:rsid w:val="00824806"/>
    <w:rsid w:val="00834C8F"/>
    <w:rsid w:val="008476A9"/>
    <w:rsid w:val="00853784"/>
    <w:rsid w:val="008625EF"/>
    <w:rsid w:val="00862E7D"/>
    <w:rsid w:val="00866B6B"/>
    <w:rsid w:val="00870651"/>
    <w:rsid w:val="008711CB"/>
    <w:rsid w:val="00876714"/>
    <w:rsid w:val="00882247"/>
    <w:rsid w:val="00894517"/>
    <w:rsid w:val="00897A07"/>
    <w:rsid w:val="008A09A5"/>
    <w:rsid w:val="008A7243"/>
    <w:rsid w:val="008B3815"/>
    <w:rsid w:val="008C2CAF"/>
    <w:rsid w:val="008C5163"/>
    <w:rsid w:val="008D3FD3"/>
    <w:rsid w:val="008E5177"/>
    <w:rsid w:val="008F1F9E"/>
    <w:rsid w:val="008F2502"/>
    <w:rsid w:val="008F4BC0"/>
    <w:rsid w:val="008F65EF"/>
    <w:rsid w:val="008F7A10"/>
    <w:rsid w:val="00911B44"/>
    <w:rsid w:val="009209A7"/>
    <w:rsid w:val="00924BF9"/>
    <w:rsid w:val="009351C4"/>
    <w:rsid w:val="00945EE0"/>
    <w:rsid w:val="00960295"/>
    <w:rsid w:val="00961543"/>
    <w:rsid w:val="00982D33"/>
    <w:rsid w:val="00986E33"/>
    <w:rsid w:val="009B2A42"/>
    <w:rsid w:val="009B2E99"/>
    <w:rsid w:val="009B39F0"/>
    <w:rsid w:val="009B3A7E"/>
    <w:rsid w:val="009B5810"/>
    <w:rsid w:val="009C149D"/>
    <w:rsid w:val="009D1CA0"/>
    <w:rsid w:val="009F0D5C"/>
    <w:rsid w:val="009F1DC5"/>
    <w:rsid w:val="00A04B72"/>
    <w:rsid w:val="00A14644"/>
    <w:rsid w:val="00A15362"/>
    <w:rsid w:val="00A22C97"/>
    <w:rsid w:val="00A269BE"/>
    <w:rsid w:val="00A54EAA"/>
    <w:rsid w:val="00A7039A"/>
    <w:rsid w:val="00A70A0A"/>
    <w:rsid w:val="00A7362A"/>
    <w:rsid w:val="00A7568A"/>
    <w:rsid w:val="00A877F5"/>
    <w:rsid w:val="00A909C9"/>
    <w:rsid w:val="00A966E4"/>
    <w:rsid w:val="00AA42B3"/>
    <w:rsid w:val="00AB0CCE"/>
    <w:rsid w:val="00AC6FE9"/>
    <w:rsid w:val="00AE558E"/>
    <w:rsid w:val="00AF273C"/>
    <w:rsid w:val="00B11069"/>
    <w:rsid w:val="00B12FD0"/>
    <w:rsid w:val="00B2402C"/>
    <w:rsid w:val="00B240AA"/>
    <w:rsid w:val="00B26E31"/>
    <w:rsid w:val="00B31CB9"/>
    <w:rsid w:val="00B44346"/>
    <w:rsid w:val="00B465C3"/>
    <w:rsid w:val="00B66EC6"/>
    <w:rsid w:val="00B726C4"/>
    <w:rsid w:val="00B75412"/>
    <w:rsid w:val="00B807C9"/>
    <w:rsid w:val="00B866FF"/>
    <w:rsid w:val="00B931AC"/>
    <w:rsid w:val="00B940E3"/>
    <w:rsid w:val="00B97B2E"/>
    <w:rsid w:val="00BA526D"/>
    <w:rsid w:val="00BA6649"/>
    <w:rsid w:val="00BA6FCD"/>
    <w:rsid w:val="00BB1334"/>
    <w:rsid w:val="00BB6D51"/>
    <w:rsid w:val="00BC45F5"/>
    <w:rsid w:val="00BD00BC"/>
    <w:rsid w:val="00BD01A7"/>
    <w:rsid w:val="00BE207A"/>
    <w:rsid w:val="00BE7B99"/>
    <w:rsid w:val="00BF4A85"/>
    <w:rsid w:val="00BF665D"/>
    <w:rsid w:val="00C073D8"/>
    <w:rsid w:val="00C07936"/>
    <w:rsid w:val="00C30B1E"/>
    <w:rsid w:val="00C45BEF"/>
    <w:rsid w:val="00C45BFB"/>
    <w:rsid w:val="00C661FE"/>
    <w:rsid w:val="00C70662"/>
    <w:rsid w:val="00C74039"/>
    <w:rsid w:val="00C82261"/>
    <w:rsid w:val="00C84746"/>
    <w:rsid w:val="00C95280"/>
    <w:rsid w:val="00C97D5E"/>
    <w:rsid w:val="00CA0635"/>
    <w:rsid w:val="00CA401D"/>
    <w:rsid w:val="00CB6994"/>
    <w:rsid w:val="00CC5B3E"/>
    <w:rsid w:val="00CE189E"/>
    <w:rsid w:val="00CF1453"/>
    <w:rsid w:val="00D00410"/>
    <w:rsid w:val="00D12B53"/>
    <w:rsid w:val="00D31F40"/>
    <w:rsid w:val="00D442EA"/>
    <w:rsid w:val="00D65C30"/>
    <w:rsid w:val="00D67384"/>
    <w:rsid w:val="00D706BA"/>
    <w:rsid w:val="00D73728"/>
    <w:rsid w:val="00D807D0"/>
    <w:rsid w:val="00DA1438"/>
    <w:rsid w:val="00DA4A59"/>
    <w:rsid w:val="00DB423F"/>
    <w:rsid w:val="00DB730E"/>
    <w:rsid w:val="00DC098F"/>
    <w:rsid w:val="00DC3AA0"/>
    <w:rsid w:val="00DF1E4D"/>
    <w:rsid w:val="00E03F75"/>
    <w:rsid w:val="00E134F5"/>
    <w:rsid w:val="00E25C03"/>
    <w:rsid w:val="00E336DB"/>
    <w:rsid w:val="00E50174"/>
    <w:rsid w:val="00E53BC0"/>
    <w:rsid w:val="00E53C42"/>
    <w:rsid w:val="00E60772"/>
    <w:rsid w:val="00E66E4C"/>
    <w:rsid w:val="00E85C9D"/>
    <w:rsid w:val="00E929CC"/>
    <w:rsid w:val="00E977A9"/>
    <w:rsid w:val="00EA5293"/>
    <w:rsid w:val="00EB5153"/>
    <w:rsid w:val="00EC41BA"/>
    <w:rsid w:val="00EC5EEA"/>
    <w:rsid w:val="00EC5FA3"/>
    <w:rsid w:val="00EE279C"/>
    <w:rsid w:val="00EE3996"/>
    <w:rsid w:val="00EE5FCA"/>
    <w:rsid w:val="00EF291C"/>
    <w:rsid w:val="00EF369A"/>
    <w:rsid w:val="00F00725"/>
    <w:rsid w:val="00F12022"/>
    <w:rsid w:val="00F26C99"/>
    <w:rsid w:val="00F328E4"/>
    <w:rsid w:val="00F34BED"/>
    <w:rsid w:val="00F41973"/>
    <w:rsid w:val="00F435EB"/>
    <w:rsid w:val="00F50E43"/>
    <w:rsid w:val="00F662F5"/>
    <w:rsid w:val="00F81DF8"/>
    <w:rsid w:val="00F95F99"/>
    <w:rsid w:val="00FA3683"/>
    <w:rsid w:val="00FA5820"/>
    <w:rsid w:val="00FB1944"/>
    <w:rsid w:val="00FC229F"/>
    <w:rsid w:val="00FC580E"/>
    <w:rsid w:val="00FD0B67"/>
    <w:rsid w:val="00FD211A"/>
    <w:rsid w:val="00FD219F"/>
    <w:rsid w:val="00FE30BE"/>
    <w:rsid w:val="00FF6D1A"/>
    <w:rsid w:val="00FF7E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327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61E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8226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8226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82261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82261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327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61E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8226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8226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82261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82261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16</TotalTime>
  <Pages>5</Pages>
  <Words>8181</Words>
  <Characters>46636</Characters>
  <Application>Microsoft Office Word</Application>
  <DocSecurity>0</DocSecurity>
  <Lines>388</Lines>
  <Paragraphs>10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-MPO</Company>
  <LinksUpToDate>false</LinksUpToDate>
  <CharactersWithSpaces>547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FO-MPO</dc:creator>
  <cp:lastModifiedBy>DFO-MPO</cp:lastModifiedBy>
  <cp:revision>136</cp:revision>
  <dcterms:created xsi:type="dcterms:W3CDTF">2018-01-31T12:20:00Z</dcterms:created>
  <dcterms:modified xsi:type="dcterms:W3CDTF">2018-02-09T12:18:00Z</dcterms:modified>
</cp:coreProperties>
</file>